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77F36C" w14:textId="4821D2FD" w:rsidR="00701713" w:rsidRPr="00A76831" w:rsidRDefault="00F722FF" w:rsidP="00A76831">
      <w:pPr>
        <w:spacing w:line="480" w:lineRule="auto"/>
        <w:jc w:val="center"/>
        <w:rPr>
          <w:b/>
        </w:rPr>
      </w:pPr>
      <w:r w:rsidRPr="00A76831">
        <w:rPr>
          <w:b/>
        </w:rPr>
        <w:t xml:space="preserve"> </w:t>
      </w:r>
      <w:proofErr w:type="gramStart"/>
      <w:r w:rsidR="005612D3" w:rsidRPr="00A76831">
        <w:rPr>
          <w:b/>
        </w:rPr>
        <w:t>Transition from high to low NO</w:t>
      </w:r>
      <w:r w:rsidR="005612D3" w:rsidRPr="00A76831">
        <w:rPr>
          <w:b/>
          <w:vertAlign w:val="subscript"/>
        </w:rPr>
        <w:t>x</w:t>
      </w:r>
      <w:r w:rsidR="005612D3" w:rsidRPr="00A76831">
        <w:rPr>
          <w:b/>
        </w:rPr>
        <w:t xml:space="preserve"> control of nighttime oxidation in the Southeast U.S.</w:t>
      </w:r>
      <w:proofErr w:type="gramEnd"/>
    </w:p>
    <w:p w14:paraId="5CF3D121" w14:textId="77777777" w:rsidR="004009A5" w:rsidRPr="00A76831" w:rsidRDefault="004009A5" w:rsidP="00A76831">
      <w:pPr>
        <w:spacing w:line="480" w:lineRule="auto"/>
        <w:jc w:val="center"/>
        <w:rPr>
          <w:b/>
        </w:rPr>
      </w:pPr>
    </w:p>
    <w:p w14:paraId="3C5D8E2D" w14:textId="3CF3343F" w:rsidR="00EB4AB9" w:rsidRPr="00A76831" w:rsidRDefault="00EB4AB9" w:rsidP="00A76831">
      <w:pPr>
        <w:spacing w:line="480" w:lineRule="auto"/>
        <w:jc w:val="center"/>
      </w:pPr>
      <w:r w:rsidRPr="00A76831">
        <w:t xml:space="preserve">P. </w:t>
      </w:r>
      <w:r w:rsidR="003E4E54" w:rsidRPr="00A76831">
        <w:t xml:space="preserve">M. </w:t>
      </w:r>
      <w:r w:rsidRPr="00A76831">
        <w:t>Edwards</w:t>
      </w:r>
      <w:r w:rsidRPr="00A76831">
        <w:rPr>
          <w:vertAlign w:val="superscript"/>
        </w:rPr>
        <w:t>1</w:t>
      </w:r>
      <w:proofErr w:type="gramStart"/>
      <w:r w:rsidRPr="00A76831">
        <w:rPr>
          <w:vertAlign w:val="superscript"/>
        </w:rPr>
        <w:t>,2</w:t>
      </w:r>
      <w:r w:rsidR="003E4E54" w:rsidRPr="00A76831">
        <w:rPr>
          <w:vertAlign w:val="superscript"/>
        </w:rPr>
        <w:t>,3</w:t>
      </w:r>
      <w:proofErr w:type="gramEnd"/>
      <w:r w:rsidR="00B53D1B" w:rsidRPr="00A76831">
        <w:t>, K. Aikin</w:t>
      </w:r>
      <w:r w:rsidR="00B53D1B" w:rsidRPr="00A76831">
        <w:rPr>
          <w:vertAlign w:val="superscript"/>
        </w:rPr>
        <w:t>1,2</w:t>
      </w:r>
      <w:r w:rsidRPr="00A76831">
        <w:t xml:space="preserve">, </w:t>
      </w:r>
      <w:r w:rsidR="00B53D1B" w:rsidRPr="00A76831">
        <w:t>W.P. Dube</w:t>
      </w:r>
      <w:r w:rsidR="00B53D1B" w:rsidRPr="00A76831">
        <w:rPr>
          <w:vertAlign w:val="superscript"/>
        </w:rPr>
        <w:t>1,2</w:t>
      </w:r>
      <w:r w:rsidR="00B53D1B" w:rsidRPr="00A76831">
        <w:t xml:space="preserve">, </w:t>
      </w:r>
      <w:r w:rsidR="005F117C" w:rsidRPr="00A76831">
        <w:t>J. L. Fry</w:t>
      </w:r>
      <w:r w:rsidR="0069290C" w:rsidRPr="00A76831">
        <w:rPr>
          <w:vertAlign w:val="superscript"/>
        </w:rPr>
        <w:t>4</w:t>
      </w:r>
      <w:r w:rsidR="005F117C" w:rsidRPr="00A76831">
        <w:t xml:space="preserve">, </w:t>
      </w:r>
      <w:r w:rsidR="00B53D1B" w:rsidRPr="00A76831">
        <w:t>J.B. Gilman</w:t>
      </w:r>
      <w:r w:rsidR="00B53D1B" w:rsidRPr="00A76831">
        <w:rPr>
          <w:vertAlign w:val="superscript"/>
        </w:rPr>
        <w:t>1,2</w:t>
      </w:r>
      <w:r w:rsidR="00B53D1B" w:rsidRPr="00A76831">
        <w:t xml:space="preserve">, </w:t>
      </w:r>
      <w:r w:rsidRPr="00A76831">
        <w:t>J.A. de Gouw</w:t>
      </w:r>
      <w:r w:rsidRPr="00A76831">
        <w:rPr>
          <w:vertAlign w:val="superscript"/>
        </w:rPr>
        <w:t>1,2</w:t>
      </w:r>
      <w:r w:rsidR="005F117C" w:rsidRPr="00A76831">
        <w:rPr>
          <w:vertAlign w:val="superscript"/>
        </w:rPr>
        <w:t>,</w:t>
      </w:r>
      <w:r w:rsidR="0069290C" w:rsidRPr="00A76831">
        <w:rPr>
          <w:vertAlign w:val="superscript"/>
        </w:rPr>
        <w:t>5</w:t>
      </w:r>
      <w:r w:rsidRPr="00A76831">
        <w:t xml:space="preserve">, </w:t>
      </w:r>
      <w:r w:rsidR="00B53D1B" w:rsidRPr="00A76831">
        <w:t>M.G. Graus</w:t>
      </w:r>
      <w:r w:rsidR="00B53D1B" w:rsidRPr="00A76831">
        <w:rPr>
          <w:vertAlign w:val="superscript"/>
        </w:rPr>
        <w:t>1,2,</w:t>
      </w:r>
      <w:r w:rsidR="0069290C" w:rsidRPr="00A76831">
        <w:rPr>
          <w:vertAlign w:val="superscript"/>
        </w:rPr>
        <w:t>6</w:t>
      </w:r>
      <w:r w:rsidR="00B53D1B" w:rsidRPr="00A76831">
        <w:t>, T.F. Hanisco</w:t>
      </w:r>
      <w:r w:rsidR="0069290C" w:rsidRPr="00A76831">
        <w:rPr>
          <w:vertAlign w:val="superscript"/>
        </w:rPr>
        <w:t>7</w:t>
      </w:r>
      <w:r w:rsidR="00B53D1B" w:rsidRPr="00A76831">
        <w:t>, J. Holloway</w:t>
      </w:r>
      <w:r w:rsidR="00B53D1B" w:rsidRPr="00A76831">
        <w:rPr>
          <w:vertAlign w:val="superscript"/>
        </w:rPr>
        <w:t>1,2</w:t>
      </w:r>
      <w:r w:rsidR="00B53D1B" w:rsidRPr="00A76831">
        <w:t>, G. H</w:t>
      </w:r>
      <w:r w:rsidR="00B53D1B" w:rsidRPr="00A76831">
        <w:rPr>
          <w:rFonts w:cs="Lucida Grande"/>
          <w:color w:val="000000"/>
        </w:rPr>
        <w:t>ü</w:t>
      </w:r>
      <w:r w:rsidR="00B53D1B" w:rsidRPr="00A76831">
        <w:t>bler</w:t>
      </w:r>
      <w:r w:rsidR="00B53D1B" w:rsidRPr="00A76831">
        <w:rPr>
          <w:vertAlign w:val="superscript"/>
        </w:rPr>
        <w:t>1,2</w:t>
      </w:r>
      <w:r w:rsidR="00B53D1B" w:rsidRPr="00A76831">
        <w:t>, J. Kaiser</w:t>
      </w:r>
      <w:r w:rsidR="0069290C" w:rsidRPr="00A76831">
        <w:rPr>
          <w:vertAlign w:val="superscript"/>
        </w:rPr>
        <w:t>8</w:t>
      </w:r>
      <w:r w:rsidR="00395EAD" w:rsidRPr="00A76831">
        <w:rPr>
          <w:vertAlign w:val="superscript"/>
        </w:rPr>
        <w:t>,9</w:t>
      </w:r>
      <w:r w:rsidR="00B53D1B" w:rsidRPr="00A76831">
        <w:t>, F.N. Keutsch</w:t>
      </w:r>
      <w:r w:rsidR="0069290C" w:rsidRPr="00A76831">
        <w:rPr>
          <w:vertAlign w:val="superscript"/>
        </w:rPr>
        <w:t>8</w:t>
      </w:r>
      <w:r w:rsidR="003E4E54" w:rsidRPr="00A76831">
        <w:rPr>
          <w:vertAlign w:val="superscript"/>
        </w:rPr>
        <w:t>,</w:t>
      </w:r>
      <w:r w:rsidR="008239EC" w:rsidRPr="00A76831">
        <w:rPr>
          <w:vertAlign w:val="superscript"/>
        </w:rPr>
        <w:t>10</w:t>
      </w:r>
      <w:r w:rsidR="00B53D1B" w:rsidRPr="00A76831">
        <w:t>, B.M. Lerner</w:t>
      </w:r>
      <w:r w:rsidR="00B53D1B" w:rsidRPr="00A76831">
        <w:rPr>
          <w:vertAlign w:val="superscript"/>
        </w:rPr>
        <w:t>1,2</w:t>
      </w:r>
      <w:r w:rsidR="00B53D1B" w:rsidRPr="00A76831">
        <w:t>, J.A. Neuman</w:t>
      </w:r>
      <w:r w:rsidR="00B53D1B" w:rsidRPr="00A76831">
        <w:rPr>
          <w:vertAlign w:val="superscript"/>
        </w:rPr>
        <w:t>1,2</w:t>
      </w:r>
      <w:r w:rsidR="00B53D1B" w:rsidRPr="00A76831">
        <w:t xml:space="preserve">, </w:t>
      </w:r>
      <w:r w:rsidRPr="00A76831">
        <w:t>D.D. Parrish</w:t>
      </w:r>
      <w:r w:rsidRPr="00A76831">
        <w:rPr>
          <w:vertAlign w:val="superscript"/>
        </w:rPr>
        <w:t>1,2</w:t>
      </w:r>
      <w:r w:rsidRPr="00A76831">
        <w:t xml:space="preserve">, </w:t>
      </w:r>
      <w:r w:rsidR="00B53D1B" w:rsidRPr="00A76831">
        <w:t>J. Peischl</w:t>
      </w:r>
      <w:r w:rsidR="00B53D1B" w:rsidRPr="00A76831">
        <w:rPr>
          <w:vertAlign w:val="superscript"/>
        </w:rPr>
        <w:t>1,2</w:t>
      </w:r>
      <w:r w:rsidR="00B53D1B" w:rsidRPr="00A76831">
        <w:t>, I. Pollack</w:t>
      </w:r>
      <w:r w:rsidR="00B53D1B" w:rsidRPr="00A76831">
        <w:rPr>
          <w:vertAlign w:val="superscript"/>
        </w:rPr>
        <w:t>1,2,</w:t>
      </w:r>
      <w:r w:rsidR="008239EC" w:rsidRPr="00A76831">
        <w:rPr>
          <w:vertAlign w:val="superscript"/>
        </w:rPr>
        <w:t>11</w:t>
      </w:r>
      <w:r w:rsidR="00B53D1B" w:rsidRPr="00A76831">
        <w:t>,</w:t>
      </w:r>
      <w:r w:rsidR="00BE7A35" w:rsidRPr="00A76831">
        <w:t xml:space="preserve"> </w:t>
      </w:r>
      <w:r w:rsidRPr="00A76831">
        <w:t>A.R. Ravishankara</w:t>
      </w:r>
      <w:r w:rsidRPr="00A76831">
        <w:rPr>
          <w:vertAlign w:val="superscript"/>
        </w:rPr>
        <w:t>2,</w:t>
      </w:r>
      <w:r w:rsidR="008239EC" w:rsidRPr="00A76831">
        <w:rPr>
          <w:vertAlign w:val="superscript"/>
        </w:rPr>
        <w:t>11</w:t>
      </w:r>
      <w:r w:rsidRPr="00A76831">
        <w:t>, J.M. Roberts</w:t>
      </w:r>
      <w:r w:rsidRPr="00A76831">
        <w:rPr>
          <w:vertAlign w:val="superscript"/>
        </w:rPr>
        <w:t>2</w:t>
      </w:r>
      <w:r w:rsidRPr="00A76831">
        <w:t>, T.B. Ryerson</w:t>
      </w:r>
      <w:r w:rsidRPr="00A76831">
        <w:rPr>
          <w:vertAlign w:val="superscript"/>
        </w:rPr>
        <w:t>2</w:t>
      </w:r>
      <w:r w:rsidRPr="00A76831">
        <w:t xml:space="preserve">, </w:t>
      </w:r>
      <w:r w:rsidR="00B53D1B" w:rsidRPr="00A76831">
        <w:t>M. Trainer</w:t>
      </w:r>
      <w:r w:rsidR="00B53D1B" w:rsidRPr="00A76831">
        <w:rPr>
          <w:vertAlign w:val="superscript"/>
        </w:rPr>
        <w:t>2</w:t>
      </w:r>
      <w:r w:rsidR="00B53D1B" w:rsidRPr="00A76831">
        <w:t xml:space="preserve">, </w:t>
      </w:r>
      <w:r w:rsidR="003C69DA" w:rsidRPr="00A76831">
        <w:t>P.R. Veres</w:t>
      </w:r>
      <w:r w:rsidR="003C69DA" w:rsidRPr="00A76831">
        <w:rPr>
          <w:vertAlign w:val="superscript"/>
        </w:rPr>
        <w:t>1,2</w:t>
      </w:r>
      <w:r w:rsidR="003C69DA" w:rsidRPr="00A76831">
        <w:t xml:space="preserve">, </w:t>
      </w:r>
      <w:r w:rsidRPr="00A76831">
        <w:t>G.M. Wolfe</w:t>
      </w:r>
      <w:r w:rsidR="0069290C" w:rsidRPr="00A76831">
        <w:rPr>
          <w:vertAlign w:val="superscript"/>
        </w:rPr>
        <w:t>7</w:t>
      </w:r>
      <w:r w:rsidRPr="00A76831">
        <w:rPr>
          <w:vertAlign w:val="superscript"/>
        </w:rPr>
        <w:t>,</w:t>
      </w:r>
      <w:r w:rsidR="008239EC" w:rsidRPr="00A76831">
        <w:rPr>
          <w:vertAlign w:val="superscript"/>
        </w:rPr>
        <w:t>12</w:t>
      </w:r>
      <w:r w:rsidRPr="00A76831">
        <w:t>, Warneke C.</w:t>
      </w:r>
      <w:r w:rsidRPr="00A76831">
        <w:rPr>
          <w:vertAlign w:val="superscript"/>
        </w:rPr>
        <w:t>1,2</w:t>
      </w:r>
      <w:r w:rsidRPr="00A76831">
        <w:t>,</w:t>
      </w:r>
      <w:r w:rsidR="00B53D1B" w:rsidRPr="00A76831">
        <w:t xml:space="preserve">  </w:t>
      </w:r>
      <w:r w:rsidRPr="00A76831">
        <w:t>S.S. Brown</w:t>
      </w:r>
      <w:r w:rsidRPr="00A76831">
        <w:rPr>
          <w:vertAlign w:val="superscript"/>
        </w:rPr>
        <w:t>2</w:t>
      </w:r>
      <w:r w:rsidR="005F117C" w:rsidRPr="00A76831">
        <w:rPr>
          <w:vertAlign w:val="superscript"/>
        </w:rPr>
        <w:t xml:space="preserve">, </w:t>
      </w:r>
      <w:r w:rsidR="0069290C" w:rsidRPr="00A76831">
        <w:rPr>
          <w:vertAlign w:val="superscript"/>
        </w:rPr>
        <w:t>5</w:t>
      </w:r>
      <w:r w:rsidR="00DC74E0" w:rsidRPr="00A76831">
        <w:rPr>
          <w:vertAlign w:val="superscript"/>
        </w:rPr>
        <w:t xml:space="preserve"> </w:t>
      </w:r>
      <w:r w:rsidR="00DC74E0" w:rsidRPr="00A76831">
        <w:t>*</w:t>
      </w:r>
    </w:p>
    <w:p w14:paraId="6C242D83" w14:textId="77777777" w:rsidR="00EB4AB9" w:rsidRPr="00A76831" w:rsidRDefault="00EB4AB9" w:rsidP="00A76831">
      <w:pPr>
        <w:spacing w:line="480" w:lineRule="auto"/>
        <w:jc w:val="center"/>
      </w:pPr>
    </w:p>
    <w:p w14:paraId="42F2DA46" w14:textId="58274EE6" w:rsidR="00EB4AB9" w:rsidRPr="00A76831" w:rsidRDefault="00EB4AB9" w:rsidP="00A76831">
      <w:pPr>
        <w:pStyle w:val="BCAuthorAddress"/>
        <w:spacing w:after="0"/>
        <w:jc w:val="left"/>
        <w:rPr>
          <w:szCs w:val="24"/>
        </w:rPr>
      </w:pPr>
      <w:r w:rsidRPr="00A76831">
        <w:rPr>
          <w:szCs w:val="24"/>
          <w:vertAlign w:val="superscript"/>
        </w:rPr>
        <w:t>1</w:t>
      </w:r>
      <w:r w:rsidRPr="00A76831">
        <w:rPr>
          <w:szCs w:val="24"/>
        </w:rPr>
        <w:t xml:space="preserve"> Cooperative Institute for Research in Environmental Sciences, Univ. of Colorado, Boulder</w:t>
      </w:r>
      <w:r w:rsidR="003E4E54" w:rsidRPr="00A76831">
        <w:rPr>
          <w:szCs w:val="24"/>
        </w:rPr>
        <w:t>, CO, USA</w:t>
      </w:r>
    </w:p>
    <w:p w14:paraId="79AC879E" w14:textId="19B3044B" w:rsidR="00EB4AB9" w:rsidRPr="00A76831" w:rsidRDefault="00EB4AB9" w:rsidP="00A76831">
      <w:pPr>
        <w:pStyle w:val="BCAuthorAddress"/>
        <w:spacing w:after="0"/>
        <w:jc w:val="left"/>
        <w:rPr>
          <w:szCs w:val="24"/>
        </w:rPr>
      </w:pPr>
      <w:r w:rsidRPr="00A76831">
        <w:rPr>
          <w:szCs w:val="24"/>
          <w:vertAlign w:val="superscript"/>
        </w:rPr>
        <w:t>2</w:t>
      </w:r>
      <w:r w:rsidRPr="00A76831">
        <w:rPr>
          <w:szCs w:val="24"/>
        </w:rPr>
        <w:t xml:space="preserve"> Chemical Sciences Division, NOAA Earth System Research Laboratory, Boulder, CO</w:t>
      </w:r>
      <w:r w:rsidR="003E4E54" w:rsidRPr="00A76831">
        <w:rPr>
          <w:szCs w:val="24"/>
        </w:rPr>
        <w:t>, USA</w:t>
      </w:r>
    </w:p>
    <w:p w14:paraId="3887C4B6" w14:textId="770AAC90" w:rsidR="00B53D1B" w:rsidRPr="00A76831" w:rsidRDefault="00EB4AB9" w:rsidP="00A76831">
      <w:pPr>
        <w:spacing w:line="480" w:lineRule="auto"/>
      </w:pPr>
      <w:r w:rsidRPr="00A76831">
        <w:rPr>
          <w:vertAlign w:val="superscript"/>
        </w:rPr>
        <w:t>3</w:t>
      </w:r>
      <w:r w:rsidRPr="00A76831">
        <w:t xml:space="preserve"> </w:t>
      </w:r>
      <w:proofErr w:type="spellStart"/>
      <w:r w:rsidR="00B53D1B" w:rsidRPr="00A76831">
        <w:t>Wolfson</w:t>
      </w:r>
      <w:proofErr w:type="spellEnd"/>
      <w:r w:rsidR="00B53D1B" w:rsidRPr="00A76831">
        <w:t xml:space="preserve"> Atmospheric Chemistry Laboratories, Department of Chemistry, University of York,</w:t>
      </w:r>
      <w:r w:rsidR="003E4E54" w:rsidRPr="00A76831">
        <w:t xml:space="preserve"> York,</w:t>
      </w:r>
      <w:r w:rsidR="00B53D1B" w:rsidRPr="00A76831">
        <w:t xml:space="preserve"> UK</w:t>
      </w:r>
    </w:p>
    <w:p w14:paraId="17E2691F" w14:textId="4464DB19" w:rsidR="0069290C" w:rsidRPr="00A76831" w:rsidRDefault="0069290C" w:rsidP="00A76831">
      <w:pPr>
        <w:spacing w:line="480" w:lineRule="auto"/>
      </w:pPr>
      <w:r w:rsidRPr="00A76831">
        <w:rPr>
          <w:vertAlign w:val="superscript"/>
        </w:rPr>
        <w:t>4</w:t>
      </w:r>
      <w:r w:rsidRPr="00A76831">
        <w:t>Department of Chemistry, Reed College, Portland, OR USA</w:t>
      </w:r>
    </w:p>
    <w:p w14:paraId="48685A68" w14:textId="242603CB" w:rsidR="0069290C" w:rsidRPr="00A76831" w:rsidRDefault="0069290C" w:rsidP="00A76831">
      <w:pPr>
        <w:spacing w:line="480" w:lineRule="auto"/>
      </w:pPr>
      <w:r w:rsidRPr="00A76831">
        <w:rPr>
          <w:vertAlign w:val="superscript"/>
        </w:rPr>
        <w:t>5</w:t>
      </w:r>
      <w:r w:rsidRPr="00A76831">
        <w:t>Department of Chemistry and Biochemistry, University of Colorado, Boulder, CO USA</w:t>
      </w:r>
    </w:p>
    <w:p w14:paraId="6E625062" w14:textId="11268656" w:rsidR="003E4E54" w:rsidRPr="00A76831" w:rsidRDefault="0069290C" w:rsidP="00A76831">
      <w:pPr>
        <w:spacing w:line="480" w:lineRule="auto"/>
      </w:pPr>
      <w:r w:rsidRPr="00A76831">
        <w:rPr>
          <w:vertAlign w:val="superscript"/>
        </w:rPr>
        <w:t>6</w:t>
      </w:r>
      <w:r w:rsidR="00EB4AB9" w:rsidRPr="00A76831">
        <w:t xml:space="preserve"> </w:t>
      </w:r>
      <w:r w:rsidR="003E4E54" w:rsidRPr="00A76831">
        <w:t xml:space="preserve">now at Institute of Atmospheric and </w:t>
      </w:r>
      <w:proofErr w:type="spellStart"/>
      <w:r w:rsidR="003E4E54" w:rsidRPr="00A76831">
        <w:t>Cryospheric</w:t>
      </w:r>
      <w:proofErr w:type="spellEnd"/>
      <w:r w:rsidR="003E4E54" w:rsidRPr="00A76831">
        <w:t xml:space="preserve"> Sciences University of Innsbruck, Austria</w:t>
      </w:r>
    </w:p>
    <w:p w14:paraId="3D787D65" w14:textId="6C8CCA08" w:rsidR="003E4E54" w:rsidRPr="00A76831" w:rsidRDefault="0069290C" w:rsidP="00A76831">
      <w:pPr>
        <w:spacing w:line="480" w:lineRule="auto"/>
      </w:pPr>
      <w:r w:rsidRPr="00A76831">
        <w:rPr>
          <w:vertAlign w:val="superscript"/>
        </w:rPr>
        <w:t>7</w:t>
      </w:r>
      <w:r w:rsidR="00EB4AB9" w:rsidRPr="00A76831">
        <w:t xml:space="preserve"> </w:t>
      </w:r>
      <w:r w:rsidR="003E4E54" w:rsidRPr="00A76831">
        <w:t>NASA Goddard Space Flight Center, Greenbelt, MD, USA</w:t>
      </w:r>
    </w:p>
    <w:p w14:paraId="12BB80C9" w14:textId="69BAC479" w:rsidR="00EB4AB9" w:rsidRPr="00A76831" w:rsidRDefault="0069290C" w:rsidP="00A76831">
      <w:pPr>
        <w:spacing w:line="480" w:lineRule="auto"/>
      </w:pPr>
      <w:r w:rsidRPr="00A76831">
        <w:rPr>
          <w:vertAlign w:val="superscript"/>
        </w:rPr>
        <w:t>8</w:t>
      </w:r>
      <w:r w:rsidR="00EB4AB9" w:rsidRPr="00A76831">
        <w:t xml:space="preserve"> </w:t>
      </w:r>
      <w:proofErr w:type="gramStart"/>
      <w:r w:rsidR="00EB4AB9" w:rsidRPr="00A76831">
        <w:t>University</w:t>
      </w:r>
      <w:proofErr w:type="gramEnd"/>
      <w:r w:rsidR="00EB4AB9" w:rsidRPr="00A76831">
        <w:t xml:space="preserve"> of Wisconsin-Madison, Madison, WI</w:t>
      </w:r>
      <w:r w:rsidR="003E4E54" w:rsidRPr="00A76831">
        <w:t>, USA</w:t>
      </w:r>
    </w:p>
    <w:p w14:paraId="17C79301" w14:textId="59C565E1" w:rsidR="008239EC" w:rsidRPr="00A76831" w:rsidRDefault="008239EC" w:rsidP="00A76831">
      <w:pPr>
        <w:spacing w:line="480" w:lineRule="auto"/>
      </w:pPr>
      <w:r w:rsidRPr="00A76831">
        <w:rPr>
          <w:vertAlign w:val="superscript"/>
        </w:rPr>
        <w:t>9</w:t>
      </w:r>
      <w:r w:rsidRPr="00A76831">
        <w:t xml:space="preserve"> now at Paulson School of Engineering and Applied Sciences, Harvard University, Cambridge, MA, USA</w:t>
      </w:r>
    </w:p>
    <w:p w14:paraId="3E485FD5" w14:textId="2AD25F21" w:rsidR="00EB4AB9" w:rsidRPr="00A76831" w:rsidRDefault="008239EC" w:rsidP="00A76831">
      <w:pPr>
        <w:spacing w:line="480" w:lineRule="auto"/>
      </w:pPr>
      <w:r w:rsidRPr="00A76831">
        <w:rPr>
          <w:vertAlign w:val="superscript"/>
        </w:rPr>
        <w:lastRenderedPageBreak/>
        <w:t>10</w:t>
      </w:r>
      <w:r w:rsidRPr="00A76831">
        <w:t xml:space="preserve"> </w:t>
      </w:r>
      <w:r w:rsidR="003E4E54" w:rsidRPr="00A76831">
        <w:t xml:space="preserve">now at </w:t>
      </w:r>
      <w:r w:rsidR="00BD76D3" w:rsidRPr="00A76831">
        <w:t>Paulson School of Engineering and Applied Sciences and Department of Chemistry and Chemical Biology, Harvard University, Cambridge, MA, USA</w:t>
      </w:r>
    </w:p>
    <w:p w14:paraId="563BB620" w14:textId="0ED5AAB6" w:rsidR="00EB4AB9" w:rsidRPr="00A76831" w:rsidRDefault="008239EC" w:rsidP="00A76831">
      <w:pPr>
        <w:spacing w:line="480" w:lineRule="auto"/>
      </w:pPr>
      <w:r w:rsidRPr="00A76831">
        <w:rPr>
          <w:vertAlign w:val="superscript"/>
        </w:rPr>
        <w:t>11</w:t>
      </w:r>
      <w:r w:rsidRPr="00A76831">
        <w:t xml:space="preserve"> </w:t>
      </w:r>
      <w:r w:rsidR="00EB4AB9" w:rsidRPr="00A76831">
        <w:t>now at Department</w:t>
      </w:r>
      <w:r w:rsidR="003C69DA" w:rsidRPr="00A76831">
        <w:t>s</w:t>
      </w:r>
      <w:r w:rsidR="00EB4AB9" w:rsidRPr="00A76831">
        <w:t xml:space="preserve"> of</w:t>
      </w:r>
      <w:r w:rsidR="003C69DA" w:rsidRPr="00A76831">
        <w:t xml:space="preserve"> Chemistry and</w:t>
      </w:r>
      <w:r w:rsidR="00EB4AB9" w:rsidRPr="00A76831">
        <w:t xml:space="preserve"> Atmospheric Science, Colorado State University, Ft Collins, CO, USA</w:t>
      </w:r>
    </w:p>
    <w:p w14:paraId="1F3328AA" w14:textId="0DC0EC6C" w:rsidR="004009A5" w:rsidRPr="00A76831" w:rsidRDefault="008239EC" w:rsidP="00A76831">
      <w:pPr>
        <w:spacing w:line="480" w:lineRule="auto"/>
      </w:pPr>
      <w:r w:rsidRPr="00A76831">
        <w:rPr>
          <w:vertAlign w:val="superscript"/>
        </w:rPr>
        <w:t>12</w:t>
      </w:r>
      <w:r w:rsidRPr="00A76831">
        <w:t xml:space="preserve"> </w:t>
      </w:r>
      <w:r w:rsidR="002D4CF9" w:rsidRPr="00A76831">
        <w:t xml:space="preserve">Joint </w:t>
      </w:r>
      <w:proofErr w:type="gramStart"/>
      <w:r w:rsidR="002D4CF9" w:rsidRPr="00A76831">
        <w:t>Center</w:t>
      </w:r>
      <w:proofErr w:type="gramEnd"/>
      <w:r w:rsidR="002D4CF9" w:rsidRPr="00A76831">
        <w:t xml:space="preserve"> for Earth Systems Technology, University of Maryland Baltimore County, Baltimore, MD, USA</w:t>
      </w:r>
    </w:p>
    <w:p w14:paraId="43F01BB5" w14:textId="5B6F31DD" w:rsidR="00006E1B" w:rsidRPr="00A76831" w:rsidRDefault="00DC74E0" w:rsidP="00A76831">
      <w:pPr>
        <w:spacing w:line="480" w:lineRule="auto"/>
      </w:pPr>
      <w:r w:rsidRPr="00A76831">
        <w:t>* Corresponding author</w:t>
      </w:r>
    </w:p>
    <w:p w14:paraId="396C4717" w14:textId="4E91A191" w:rsidR="00C94CBE" w:rsidRPr="00A76831" w:rsidRDefault="004009A5" w:rsidP="00A76831">
      <w:pPr>
        <w:spacing w:line="480" w:lineRule="auto"/>
      </w:pPr>
      <w:r w:rsidRPr="00A76831">
        <w:br w:type="page"/>
      </w:r>
    </w:p>
    <w:p w14:paraId="736F08F1" w14:textId="02B432FB" w:rsidR="00423CF2" w:rsidRPr="00A76831" w:rsidRDefault="007C2B08" w:rsidP="00A76831">
      <w:pPr>
        <w:spacing w:line="480" w:lineRule="auto"/>
        <w:jc w:val="both"/>
        <w:rPr>
          <w:rFonts w:cs="Times New Roman"/>
          <w:b/>
        </w:rPr>
      </w:pPr>
      <w:r w:rsidRPr="00A76831">
        <w:rPr>
          <w:rFonts w:cs="Times New Roman"/>
          <w:b/>
        </w:rPr>
        <w:lastRenderedPageBreak/>
        <w:t>The influence of nitrogen oxides</w:t>
      </w:r>
      <w:r w:rsidR="006956B6" w:rsidRPr="00A76831">
        <w:rPr>
          <w:rFonts w:cs="Times New Roman"/>
          <w:b/>
        </w:rPr>
        <w:t xml:space="preserve"> (NO</w:t>
      </w:r>
      <w:r w:rsidR="006956B6" w:rsidRPr="00A76831">
        <w:rPr>
          <w:rFonts w:cs="Times New Roman"/>
          <w:b/>
          <w:vertAlign w:val="subscript"/>
        </w:rPr>
        <w:t>x</w:t>
      </w:r>
      <w:r w:rsidR="006956B6" w:rsidRPr="00A76831">
        <w:rPr>
          <w:rFonts w:cs="Times New Roman"/>
          <w:b/>
        </w:rPr>
        <w:t>)</w:t>
      </w:r>
      <w:r w:rsidRPr="00A76831">
        <w:rPr>
          <w:rFonts w:cs="Times New Roman"/>
          <w:b/>
        </w:rPr>
        <w:t xml:space="preserve"> on </w:t>
      </w:r>
      <w:r w:rsidR="006956B6" w:rsidRPr="00A76831">
        <w:rPr>
          <w:rFonts w:cs="Times New Roman"/>
          <w:b/>
        </w:rPr>
        <w:t>daytime atmospheric</w:t>
      </w:r>
      <w:r w:rsidRPr="00A76831">
        <w:rPr>
          <w:rFonts w:cs="Times New Roman"/>
          <w:b/>
        </w:rPr>
        <w:t xml:space="preserve"> oxidation cycles is well known, with clearly defined high and low-NO</w:t>
      </w:r>
      <w:r w:rsidRPr="00A76831">
        <w:rPr>
          <w:rFonts w:cs="Times New Roman"/>
          <w:b/>
          <w:vertAlign w:val="subscript"/>
        </w:rPr>
        <w:t>x</w:t>
      </w:r>
      <w:r w:rsidRPr="00A76831">
        <w:rPr>
          <w:rFonts w:cs="Times New Roman"/>
          <w:b/>
        </w:rPr>
        <w:t xml:space="preserve"> regimes that determine </w:t>
      </w:r>
      <w:r w:rsidR="006956B6" w:rsidRPr="00A76831">
        <w:rPr>
          <w:rFonts w:cs="Times New Roman"/>
          <w:b/>
        </w:rPr>
        <w:t>emission control strategies</w:t>
      </w:r>
      <w:r w:rsidRPr="00A76831">
        <w:rPr>
          <w:rFonts w:cs="Times New Roman"/>
          <w:b/>
        </w:rPr>
        <w:t xml:space="preserve"> </w:t>
      </w:r>
      <w:r w:rsidR="006956B6" w:rsidRPr="00A76831">
        <w:rPr>
          <w:rFonts w:cs="Times New Roman"/>
          <w:b/>
        </w:rPr>
        <w:t>for</w:t>
      </w:r>
      <w:r w:rsidRPr="00A76831">
        <w:rPr>
          <w:rFonts w:cs="Times New Roman"/>
          <w:b/>
        </w:rPr>
        <w:t xml:space="preserve"> regulated secondary pollutants such as ozone.  Nighttime oxidation also influences secondary pollutants but lacks a </w:t>
      </w:r>
      <w:r w:rsidR="005B6791" w:rsidRPr="00A76831">
        <w:rPr>
          <w:rFonts w:cs="Times New Roman"/>
          <w:b/>
        </w:rPr>
        <w:t xml:space="preserve">similar </w:t>
      </w:r>
      <w:r w:rsidRPr="00A76831">
        <w:rPr>
          <w:rFonts w:cs="Times New Roman"/>
          <w:b/>
        </w:rPr>
        <w:t>clear definition of high and low</w:t>
      </w:r>
      <w:r w:rsidR="001B2030" w:rsidRPr="00A76831">
        <w:rPr>
          <w:rFonts w:cs="Times New Roman"/>
          <w:b/>
        </w:rPr>
        <w:t>-</w:t>
      </w:r>
      <w:r w:rsidRPr="00A76831">
        <w:rPr>
          <w:rFonts w:cs="Times New Roman"/>
          <w:b/>
        </w:rPr>
        <w:t>NO</w:t>
      </w:r>
      <w:r w:rsidRPr="00A76831">
        <w:rPr>
          <w:rFonts w:cs="Times New Roman"/>
          <w:b/>
          <w:vertAlign w:val="subscript"/>
        </w:rPr>
        <w:t>x</w:t>
      </w:r>
      <w:r w:rsidRPr="00A76831">
        <w:rPr>
          <w:rFonts w:cs="Times New Roman"/>
          <w:b/>
        </w:rPr>
        <w:t xml:space="preserve"> regimes, even though such regimes exist.  </w:t>
      </w:r>
      <w:r w:rsidR="005612D3" w:rsidRPr="00A76831">
        <w:rPr>
          <w:rFonts w:eastAsia="Times New Roman" w:cs="Times New Roman"/>
          <w:b/>
          <w:bCs/>
        </w:rPr>
        <w:t>Decreases in anthropogenic NO</w:t>
      </w:r>
      <w:r w:rsidR="005612D3" w:rsidRPr="00A76831">
        <w:rPr>
          <w:rFonts w:eastAsia="Times New Roman" w:cs="Times New Roman"/>
          <w:b/>
          <w:bCs/>
          <w:vertAlign w:val="subscript"/>
        </w:rPr>
        <w:t>x</w:t>
      </w:r>
      <w:r w:rsidR="005612D3" w:rsidRPr="00A76831">
        <w:rPr>
          <w:rFonts w:eastAsia="Times New Roman" w:cs="Times New Roman"/>
          <w:b/>
          <w:bCs/>
        </w:rPr>
        <w:t xml:space="preserve"> emissions in the U.S. and Europe coincided with</w:t>
      </w:r>
      <w:r w:rsidR="005612D3" w:rsidRPr="00A76831">
        <w:rPr>
          <w:rFonts w:eastAsia="Times New Roman" w:cs="Times New Roman"/>
          <w:b/>
        </w:rPr>
        <w:t xml:space="preserve"> </w:t>
      </w:r>
      <w:r w:rsidR="005612D3" w:rsidRPr="00A76831">
        <w:rPr>
          <w:rFonts w:eastAsia="Times New Roman" w:cs="Times New Roman"/>
          <w:b/>
          <w:bCs/>
        </w:rPr>
        <w:t>increases in Asia over the last 10 to 20 years, and have altered both daytime and nocturnal oxidation cycles</w:t>
      </w:r>
      <w:r w:rsidR="00ED0D4F" w:rsidRPr="00A76831">
        <w:rPr>
          <w:rFonts w:eastAsia="Times New Roman" w:cs="Times New Roman"/>
          <w:b/>
          <w:bCs/>
        </w:rPr>
        <w:t>.</w:t>
      </w:r>
      <w:r w:rsidR="00F36C63" w:rsidRPr="00A76831">
        <w:rPr>
          <w:rFonts w:cs="Times New Roman"/>
          <w:b/>
        </w:rPr>
        <w:t xml:space="preserve"> </w:t>
      </w:r>
      <w:r w:rsidR="005612D3" w:rsidRPr="00A76831">
        <w:rPr>
          <w:rFonts w:eastAsia="Times New Roman" w:cs="Times New Roman"/>
          <w:b/>
          <w:bCs/>
        </w:rPr>
        <w:t>Here we</w:t>
      </w:r>
      <w:r w:rsidR="005612D3" w:rsidRPr="00A76831">
        <w:rPr>
          <w:rFonts w:eastAsia="Times New Roman" w:cs="Times New Roman"/>
          <w:b/>
        </w:rPr>
        <w:t xml:space="preserve"> </w:t>
      </w:r>
      <w:r w:rsidR="005612D3" w:rsidRPr="00A76831">
        <w:rPr>
          <w:rFonts w:eastAsia="Times New Roman" w:cs="Times New Roman"/>
          <w:b/>
          <w:bCs/>
        </w:rPr>
        <w:t>present measurements of chemical species in the lower atmosphere from day-and nighttime research flights over the southeast U.S., supplemented by atmospheric chemistry simulations.</w:t>
      </w:r>
      <w:r w:rsidR="005612D3" w:rsidRPr="00A76831">
        <w:rPr>
          <w:rFonts w:cs="Times New Roman"/>
          <w:b/>
        </w:rPr>
        <w:t xml:space="preserve">  </w:t>
      </w:r>
      <w:r w:rsidR="005612D3" w:rsidRPr="00A76831">
        <w:rPr>
          <w:rFonts w:eastAsia="Times New Roman" w:cs="Times New Roman"/>
          <w:b/>
          <w:bCs/>
        </w:rPr>
        <w:t xml:space="preserve">We find that nighttime oxidation of </w:t>
      </w:r>
      <w:r w:rsidR="005612D3" w:rsidRPr="00A76831">
        <w:rPr>
          <w:rFonts w:eastAsia="Times New Roman" w:cs="Times New Roman"/>
          <w:b/>
        </w:rPr>
        <w:t>biogenic volatile organic compounds (BVOC) is NO</w:t>
      </w:r>
      <w:r w:rsidR="005612D3" w:rsidRPr="00A76831">
        <w:rPr>
          <w:rFonts w:eastAsia="Times New Roman" w:cs="Times New Roman"/>
          <w:b/>
          <w:vertAlign w:val="subscript"/>
        </w:rPr>
        <w:t>x</w:t>
      </w:r>
      <w:r w:rsidR="005612D3" w:rsidRPr="00A76831">
        <w:rPr>
          <w:rFonts w:eastAsia="Times New Roman" w:cs="Times New Roman"/>
          <w:b/>
        </w:rPr>
        <w:t>-limited when the ratio of NO</w:t>
      </w:r>
      <w:r w:rsidR="005612D3" w:rsidRPr="00A76831">
        <w:rPr>
          <w:rFonts w:eastAsia="Times New Roman" w:cs="Times New Roman"/>
          <w:b/>
          <w:vertAlign w:val="subscript"/>
        </w:rPr>
        <w:t>x</w:t>
      </w:r>
      <w:r w:rsidR="005612D3" w:rsidRPr="00A76831">
        <w:rPr>
          <w:rFonts w:eastAsia="Times New Roman" w:cs="Times New Roman"/>
          <w:b/>
        </w:rPr>
        <w:t xml:space="preserve"> to BVOC is below approximately 0.5, and becomes independent of NO</w:t>
      </w:r>
      <w:r w:rsidR="005612D3" w:rsidRPr="00A76831">
        <w:rPr>
          <w:rFonts w:eastAsia="Times New Roman" w:cs="Times New Roman"/>
          <w:b/>
          <w:vertAlign w:val="subscript"/>
        </w:rPr>
        <w:t>x</w:t>
      </w:r>
      <w:r w:rsidR="005612D3" w:rsidRPr="00A76831">
        <w:rPr>
          <w:rFonts w:eastAsia="Times New Roman" w:cs="Times New Roman"/>
          <w:b/>
        </w:rPr>
        <w:t xml:space="preserve"> at higher ratios</w:t>
      </w:r>
      <w:r w:rsidR="00ED0D4F" w:rsidRPr="00A76831">
        <w:rPr>
          <w:rFonts w:eastAsia="Times New Roman" w:cs="Times New Roman"/>
          <w:b/>
        </w:rPr>
        <w:t>.</w:t>
      </w:r>
      <w:r w:rsidR="005612D3" w:rsidRPr="00A76831">
        <w:rPr>
          <w:rFonts w:cs="Times New Roman"/>
          <w:b/>
        </w:rPr>
        <w:t xml:space="preserve">  </w:t>
      </w:r>
      <w:r w:rsidR="005612D3" w:rsidRPr="00A76831">
        <w:rPr>
          <w:rFonts w:eastAsia="Times New Roman" w:cs="Times New Roman"/>
          <w:b/>
          <w:bCs/>
        </w:rPr>
        <w:t>The nighttime ratio of NO</w:t>
      </w:r>
      <w:r w:rsidR="005612D3" w:rsidRPr="00A76831">
        <w:rPr>
          <w:rFonts w:eastAsia="Times New Roman" w:cs="Times New Roman"/>
          <w:b/>
          <w:bCs/>
          <w:vertAlign w:val="subscript"/>
        </w:rPr>
        <w:t>x</w:t>
      </w:r>
      <w:r w:rsidR="005612D3" w:rsidRPr="00A76831">
        <w:rPr>
          <w:rFonts w:eastAsia="Times New Roman" w:cs="Times New Roman"/>
          <w:b/>
          <w:bCs/>
        </w:rPr>
        <w:t xml:space="preserve"> to BVOC in 2013 averaged 0.6 aloft. We suggest that nighttime oxidation in the southeast U.S. is in transition between NO</w:t>
      </w:r>
      <w:r w:rsidR="005612D3" w:rsidRPr="00A76831">
        <w:rPr>
          <w:rFonts w:eastAsia="Times New Roman" w:cs="Times New Roman"/>
          <w:b/>
          <w:bCs/>
          <w:vertAlign w:val="subscript"/>
        </w:rPr>
        <w:t>x</w:t>
      </w:r>
      <w:r w:rsidR="005612D3" w:rsidRPr="00A76831">
        <w:rPr>
          <w:rFonts w:eastAsia="Times New Roman" w:cs="Times New Roman"/>
          <w:b/>
          <w:bCs/>
        </w:rPr>
        <w:t xml:space="preserve">-dominated and ozone-dominated. </w:t>
      </w:r>
      <w:r w:rsidR="005612D3" w:rsidRPr="00A76831">
        <w:rPr>
          <w:rFonts w:eastAsia="Times New Roman" w:cs="Times New Roman"/>
          <w:b/>
          <w:bCs/>
          <w:color w:val="0000FF"/>
        </w:rPr>
        <w:t xml:space="preserve"> </w:t>
      </w:r>
      <w:r w:rsidR="005B6791" w:rsidRPr="00A76831">
        <w:rPr>
          <w:rFonts w:cs="Times New Roman"/>
          <w:b/>
        </w:rPr>
        <w:t>These findings help explain observed trends in</w:t>
      </w:r>
      <w:r w:rsidR="00964A32" w:rsidRPr="00A76831">
        <w:rPr>
          <w:rFonts w:cs="Times New Roman"/>
          <w:b/>
        </w:rPr>
        <w:t xml:space="preserve"> secondary pollutants</w:t>
      </w:r>
      <w:r w:rsidR="005612D3" w:rsidRPr="00A76831">
        <w:rPr>
          <w:rFonts w:cs="Times New Roman"/>
          <w:b/>
        </w:rPr>
        <w:t xml:space="preserve"> and</w:t>
      </w:r>
      <w:r w:rsidR="005B6791" w:rsidRPr="00A76831">
        <w:rPr>
          <w:rFonts w:cs="Times New Roman"/>
          <w:b/>
        </w:rPr>
        <w:t xml:space="preserve"> place the NO</w:t>
      </w:r>
      <w:r w:rsidR="005B6791" w:rsidRPr="00A76831">
        <w:rPr>
          <w:rFonts w:cs="Times New Roman"/>
          <w:b/>
          <w:vertAlign w:val="subscript"/>
        </w:rPr>
        <w:t>x</w:t>
      </w:r>
      <w:r w:rsidR="005B6791" w:rsidRPr="00A76831">
        <w:rPr>
          <w:rFonts w:cs="Times New Roman"/>
          <w:b/>
        </w:rPr>
        <w:t xml:space="preserve"> dependence for nighttime processes on a quantitative footing.</w:t>
      </w:r>
    </w:p>
    <w:p w14:paraId="3B28D120" w14:textId="597CA78E" w:rsidR="00403AB9" w:rsidRPr="00A76831" w:rsidRDefault="00D15521" w:rsidP="00A76831">
      <w:pPr>
        <w:spacing w:line="480" w:lineRule="auto"/>
        <w:jc w:val="both"/>
      </w:pPr>
      <w:r w:rsidRPr="00A76831">
        <w:t xml:space="preserve"> </w:t>
      </w:r>
    </w:p>
    <w:p w14:paraId="6D0E131F" w14:textId="536C39B5" w:rsidR="000662AB" w:rsidRPr="00A76831" w:rsidRDefault="006D3619" w:rsidP="00A76831">
      <w:pPr>
        <w:spacing w:line="480" w:lineRule="auto"/>
        <w:jc w:val="both"/>
      </w:pPr>
      <w:r w:rsidRPr="00A76831">
        <w:t xml:space="preserve">Biogenic Volatile Organic Compounds (BVOCs) </w:t>
      </w:r>
      <w:r w:rsidR="00134C88" w:rsidRPr="00A76831">
        <w:t>are a major emission</w:t>
      </w:r>
      <w:r w:rsidRPr="00A76831">
        <w:t xml:space="preserve"> to Earth’s atmosphere</w:t>
      </w:r>
      <w:r w:rsidR="002C03B6" w:rsidRPr="00A76831">
        <w:t>, providing</w:t>
      </w:r>
      <w:r w:rsidR="00E55719" w:rsidRPr="00A76831">
        <w:t xml:space="preserve"> </w:t>
      </w:r>
      <w:r w:rsidR="0020529C" w:rsidRPr="00A76831">
        <w:t>the starting material for surface ozone</w:t>
      </w:r>
      <w:r w:rsidR="00A5488A" w:rsidRPr="00A76831">
        <w:t xml:space="preserve"> (O</w:t>
      </w:r>
      <w:r w:rsidR="00A5488A" w:rsidRPr="00A76831">
        <w:rPr>
          <w:vertAlign w:val="subscript"/>
        </w:rPr>
        <w:t>3</w:t>
      </w:r>
      <w:r w:rsidR="00A5488A" w:rsidRPr="00A76831">
        <w:t>)</w:t>
      </w:r>
      <w:r w:rsidR="0020529C" w:rsidRPr="00A76831">
        <w:t xml:space="preserve"> and secondar</w:t>
      </w:r>
      <w:r w:rsidR="00E007DC" w:rsidRPr="00A76831">
        <w:t>y organic aerosols</w:t>
      </w:r>
      <w:r w:rsidR="00A5488A" w:rsidRPr="00A76831">
        <w:t xml:space="preserve"> (SOA)</w:t>
      </w:r>
      <w:r w:rsidR="00E007DC" w:rsidRPr="00A76831">
        <w:t xml:space="preserve">. </w:t>
      </w:r>
      <w:r w:rsidR="00762CBB" w:rsidRPr="00A76831">
        <w:t xml:space="preserve">The dominant BVOC emissions are isoprene and monoterpenes, </w:t>
      </w:r>
      <w:r w:rsidR="008239EC" w:rsidRPr="00A76831">
        <w:t xml:space="preserve">with the </w:t>
      </w:r>
      <w:r w:rsidR="00762CBB" w:rsidRPr="00A76831">
        <w:t>former emitted exclusively during the daytime. Oxidation by OH radical</w:t>
      </w:r>
      <w:r w:rsidR="00A5488A" w:rsidRPr="00A76831">
        <w:t>s</w:t>
      </w:r>
      <w:r w:rsidR="00762CBB" w:rsidRPr="00A76831">
        <w:t xml:space="preserve"> dominates</w:t>
      </w:r>
      <w:r w:rsidR="00A5488A" w:rsidRPr="00A76831">
        <w:t xml:space="preserve"> </w:t>
      </w:r>
      <w:r w:rsidR="00C834A1" w:rsidRPr="00A76831">
        <w:t xml:space="preserve">daytime </w:t>
      </w:r>
      <w:r w:rsidR="00A5488A" w:rsidRPr="00A76831">
        <w:t>BVOC</w:t>
      </w:r>
      <w:r w:rsidR="00762CBB" w:rsidRPr="00A76831">
        <w:t xml:space="preserve"> </w:t>
      </w:r>
      <w:r w:rsidR="00A5488A" w:rsidRPr="00A76831">
        <w:t>removal</w:t>
      </w:r>
      <w:hyperlink w:anchor="_ENREF_1" w:tooltip="Fuentes, 2000 #30" w:history="1">
        <w:r w:rsidR="009C0120" w:rsidRPr="00A76831">
          <w:fldChar w:fldCharType="begin"/>
        </w:r>
        <w:r w:rsidR="009C0120" w:rsidRPr="00A76831">
          <w:instrText xml:space="preserve"> ADDIN EN.CITE &lt;EndNote&gt;&lt;Cite&gt;&lt;Author&gt;Fuentes&lt;/Author&gt;&lt;Year&gt;2000&lt;/Year&gt;&lt;RecNum&gt;30&lt;/RecNum&gt;&lt;DisplayText&gt;&lt;style face="superscript"&gt;1&lt;/style&gt;&lt;/DisplayText&gt;&lt;record&gt;&lt;rec-number&gt;30&lt;/rec-number&gt;&lt;foreign-keys&gt;&lt;key app="EN" db-id="9rsetxv2v000s8exe5bvzdfgrt5r09wvwex9"&gt;30&lt;/key&gt;&lt;/foreign-keys&gt;&lt;ref-type name="Journal Article"&gt;17&lt;/ref-type&gt;&lt;contributors&gt;&lt;authors&gt;&lt;author&gt;Fuentes, J. D.&lt;/author&gt;&lt;author&gt;Lerdau, M.&lt;/author&gt;&lt;author&gt;Atkinson, R.&lt;/author&gt;&lt;author&gt;Baldocchi, D.&lt;/author&gt;&lt;author&gt;Bottenheim, J. W.&lt;/author&gt;&lt;author&gt;Ciccioli, P.&lt;/author&gt;&lt;author&gt;Lamb, B.&lt;/author&gt;&lt;author&gt;Geron, C.&lt;/author&gt;&lt;author&gt;Gu, L.&lt;/author&gt;&lt;author&gt;Guenther, A.&lt;/author&gt;&lt;author&gt;Sharkey, T. D.&lt;/author&gt;&lt;author&gt;Stockwell, W.&lt;/author&gt;&lt;/authors&gt;&lt;/contributors&gt;&lt;titles&gt;&lt;title&gt;Biogenic Hydrocarbons in the Atmospheric Boundary Layer: A Review&lt;/title&gt;&lt;secondary-title&gt;Bulletin of the American Meteorological Society&lt;/secondary-title&gt;&lt;/titles&gt;&lt;periodical&gt;&lt;full-title&gt;Bulletin of the American Meteorological Society&lt;/full-title&gt;&lt;/periodical&gt;&lt;pages&gt;1537-1575&lt;/pages&gt;&lt;volume&gt;81&lt;/volume&gt;&lt;number&gt;7&lt;/number&gt;&lt;keywords&gt;&lt;keyword&gt;Biogenic VOC&lt;/keyword&gt;&lt;/keywords&gt;&lt;dates&gt;&lt;year&gt;2000&lt;/year&gt;&lt;pub-dates&gt;&lt;date&gt;July 1, 2000&lt;/date&gt;&lt;/pub-dates&gt;&lt;/dates&gt;&lt;urls&gt;&lt;related-urls&gt;&lt;url&gt;&lt;style face="underline" font="default" size="100%"&gt;http://dx.doi.org/10.1175/1520-0477(2000)081&amp;lt;1537:BHITAB&amp;gt;2.3.CO;2 &lt;/style&gt;&lt;/url&gt;&lt;/related-urls&gt;&lt;/urls&gt;&lt;/record&gt;&lt;/Cite&gt;&lt;/EndNote&gt;</w:instrText>
        </w:r>
        <w:r w:rsidR="009C0120" w:rsidRPr="00A76831">
          <w:fldChar w:fldCharType="separate"/>
        </w:r>
        <w:r w:rsidR="009C0120" w:rsidRPr="00A76831">
          <w:rPr>
            <w:noProof/>
            <w:vertAlign w:val="superscript"/>
          </w:rPr>
          <w:t>1</w:t>
        </w:r>
        <w:r w:rsidR="009C0120" w:rsidRPr="00A76831">
          <w:fldChar w:fldCharType="end"/>
        </w:r>
      </w:hyperlink>
      <w:r w:rsidR="00762CBB" w:rsidRPr="00A76831">
        <w:t xml:space="preserve">. </w:t>
      </w:r>
      <w:r w:rsidR="000662AB" w:rsidRPr="00A76831">
        <w:t>The interplay between BVOCs and NO</w:t>
      </w:r>
      <w:r w:rsidR="000662AB" w:rsidRPr="00A76831">
        <w:rPr>
          <w:vertAlign w:val="subscript"/>
        </w:rPr>
        <w:t>x</w:t>
      </w:r>
      <w:r w:rsidR="000662AB" w:rsidRPr="00A76831">
        <w:t xml:space="preserve"> in the photochemical </w:t>
      </w:r>
      <w:r w:rsidR="002E278B" w:rsidRPr="00A76831">
        <w:lastRenderedPageBreak/>
        <w:t xml:space="preserve">(sunlight driven) </w:t>
      </w:r>
      <w:r w:rsidR="000662AB" w:rsidRPr="00A76831">
        <w:t xml:space="preserve">production of </w:t>
      </w:r>
      <w:r w:rsidR="00A5488A" w:rsidRPr="00A76831">
        <w:t>O</w:t>
      </w:r>
      <w:r w:rsidR="00A5488A" w:rsidRPr="00A76831">
        <w:rPr>
          <w:vertAlign w:val="subscript"/>
        </w:rPr>
        <w:t>3</w:t>
      </w:r>
      <w:r w:rsidR="000662AB" w:rsidRPr="00A76831">
        <w:t xml:space="preserve"> is well known, with non-linear responses to NO</w:t>
      </w:r>
      <w:r w:rsidR="000662AB" w:rsidRPr="00A76831">
        <w:rPr>
          <w:vertAlign w:val="subscript"/>
        </w:rPr>
        <w:t>x</w:t>
      </w:r>
      <w:r w:rsidR="000662AB" w:rsidRPr="00A76831">
        <w:t xml:space="preserve"> and VOC emissions critically determining mitigation strategies.  </w:t>
      </w:r>
    </w:p>
    <w:p w14:paraId="3E84354A" w14:textId="77777777" w:rsidR="000662AB" w:rsidRPr="00A76831" w:rsidRDefault="000662AB" w:rsidP="00A76831">
      <w:pPr>
        <w:spacing w:line="480" w:lineRule="auto"/>
        <w:jc w:val="both"/>
      </w:pPr>
    </w:p>
    <w:p w14:paraId="4AAC76FD" w14:textId="5F496EE5" w:rsidR="003436AD" w:rsidRPr="00A76831" w:rsidRDefault="00732D18" w:rsidP="00A76831">
      <w:pPr>
        <w:spacing w:line="480" w:lineRule="auto"/>
        <w:jc w:val="both"/>
      </w:pPr>
      <w:r w:rsidRPr="00A76831">
        <w:t xml:space="preserve">The dominant nighttime oxidants </w:t>
      </w:r>
      <w:r w:rsidR="0020529C" w:rsidRPr="00A76831">
        <w:t xml:space="preserve">for BVOCs </w:t>
      </w:r>
      <w:r w:rsidRPr="00A76831">
        <w:t xml:space="preserve">are </w:t>
      </w:r>
      <w:r w:rsidR="00A5488A" w:rsidRPr="00A76831">
        <w:t>O</w:t>
      </w:r>
      <w:r w:rsidR="00A5488A" w:rsidRPr="00A76831">
        <w:rPr>
          <w:vertAlign w:val="subscript"/>
        </w:rPr>
        <w:t>3</w:t>
      </w:r>
      <w:r w:rsidRPr="00A76831">
        <w:t xml:space="preserve"> and the nitrate radical (NO</w:t>
      </w:r>
      <w:r w:rsidRPr="00A76831">
        <w:rPr>
          <w:vertAlign w:val="subscript"/>
        </w:rPr>
        <w:t>3</w:t>
      </w:r>
      <w:r w:rsidRPr="00A76831">
        <w:t xml:space="preserve">).  Both react rapidly with </w:t>
      </w:r>
      <w:r w:rsidR="002B012C" w:rsidRPr="00A76831">
        <w:t>B</w:t>
      </w:r>
      <w:r w:rsidRPr="00A76831">
        <w:t xml:space="preserve">VOCs, although </w:t>
      </w:r>
      <w:r w:rsidR="0020529C" w:rsidRPr="00A76831">
        <w:t xml:space="preserve">their rate coefficients </w:t>
      </w:r>
      <w:r w:rsidR="00423DC8" w:rsidRPr="00A76831">
        <w:t xml:space="preserve">and concentrations can </w:t>
      </w:r>
      <w:r w:rsidR="0020529C" w:rsidRPr="00A76831">
        <w:t>differ by orders of magnitude</w:t>
      </w:r>
      <w:r w:rsidR="009C0120" w:rsidRPr="00A76831">
        <w:fldChar w:fldCharType="begin"/>
      </w:r>
      <w:r w:rsidR="009C0120" w:rsidRPr="00A76831">
        <w:instrText xml:space="preserve"> ADDIN EN.CITE &lt;EndNote&gt;&lt;Cite&gt;&lt;Author&gt;Atkinson&lt;/Author&gt;&lt;Year&gt;2003&lt;/Year&gt;&lt;RecNum&gt;4&lt;/RecNum&gt;&lt;DisplayText&gt;&lt;style face="superscript"&gt;2,3&lt;/style&gt;&lt;/DisplayText&gt;&lt;record&gt;&lt;rec-number&gt;4&lt;/rec-number&gt;&lt;foreign-keys&gt;&lt;key app="EN" db-id="9rsetxv2v000s8exe5bvzdfgrt5r09wvwex9"&gt;4&lt;/key&gt;&lt;/foreign-keys&gt;&lt;ref-type name="Journal Article"&gt;17&lt;/ref-type&gt;&lt;contributors&gt;&lt;authors&gt;&lt;author&gt;Atkinson, R.&lt;/author&gt;&lt;author&gt;Arey, J.&lt;/author&gt;&lt;/authors&gt;&lt;/contributors&gt;&lt;titles&gt;&lt;title&gt;Atmospheric Degradation of Volatile Organic Compounds&lt;/title&gt;&lt;secondary-title&gt;Chem. Rev.&lt;/secondary-title&gt;&lt;/titles&gt;&lt;periodical&gt;&lt;full-title&gt;Chem. Rev.&lt;/full-title&gt;&lt;/periodical&gt;&lt;pages&gt;4605-4638&lt;/pages&gt;&lt;volume&gt;103&lt;/volume&gt;&lt;dates&gt;&lt;year&gt;2003&lt;/year&gt;&lt;/dates&gt;&lt;urls&gt;&lt;/urls&gt;&lt;/record&gt;&lt;/Cite&gt;&lt;Cite&gt;&lt;Author&gt;Atkinson&lt;/Author&gt;&lt;Year&gt;2003&lt;/Year&gt;&lt;RecNum&gt;2&lt;/RecNum&gt;&lt;record&gt;&lt;rec-number&gt;2&lt;/rec-number&gt;&lt;foreign-keys&gt;&lt;key app="EN" db-id="9rsetxv2v000s8exe5bvzdfgrt5r09wvwex9"&gt;2&lt;/key&gt;&lt;/foreign-keys&gt;&lt;ref-type name="Journal Article"&gt;17&lt;/ref-type&gt;&lt;contributors&gt;&lt;authors&gt;&lt;author&gt;Atkinson, R.&lt;/author&gt;&lt;author&gt;Arey, J.&lt;/author&gt;&lt;/authors&gt;&lt;/contributors&gt;&lt;titles&gt;&lt;title&gt;Gas-phase tropospheric chemistry of biogenic volatile organic compounds: a review&lt;/title&gt;&lt;secondary-title&gt;Atmos. Environ.&lt;/secondary-title&gt;&lt;/titles&gt;&lt;periodical&gt;&lt;full-title&gt;Atmos. Environ.&lt;/full-title&gt;&lt;/periodical&gt;&lt;pages&gt;S197-S219&lt;/pages&gt;&lt;volume&gt;37&lt;/volume&gt;&lt;number&gt;Suppl. 2&lt;/number&gt;&lt;dates&gt;&lt;year&gt;2003&lt;/year&gt;&lt;/dates&gt;&lt;urls&gt;&lt;/urls&gt;&lt;/record&gt;&lt;/Cite&gt;&lt;/EndNote&gt;</w:instrText>
      </w:r>
      <w:r w:rsidR="009C0120" w:rsidRPr="00A76831">
        <w:fldChar w:fldCharType="separate"/>
      </w:r>
      <w:hyperlink w:anchor="_ENREF_2" w:tooltip="Atkinson, 2003 #4" w:history="1">
        <w:r w:rsidR="009C0120" w:rsidRPr="00A76831">
          <w:rPr>
            <w:noProof/>
            <w:vertAlign w:val="superscript"/>
          </w:rPr>
          <w:t>2</w:t>
        </w:r>
      </w:hyperlink>
      <w:r w:rsidR="009C0120" w:rsidRPr="00A76831">
        <w:rPr>
          <w:noProof/>
          <w:vertAlign w:val="superscript"/>
        </w:rPr>
        <w:t>,</w:t>
      </w:r>
      <w:hyperlink w:anchor="_ENREF_3" w:tooltip="Atkinson, 2003 #2" w:history="1">
        <w:r w:rsidR="009C0120" w:rsidRPr="00A76831">
          <w:rPr>
            <w:noProof/>
            <w:vertAlign w:val="superscript"/>
          </w:rPr>
          <w:t>3</w:t>
        </w:r>
      </w:hyperlink>
      <w:r w:rsidR="009C0120" w:rsidRPr="00A76831">
        <w:fldChar w:fldCharType="end"/>
      </w:r>
      <w:r w:rsidR="00F45630" w:rsidRPr="00A76831">
        <w:t xml:space="preserve">. Their </w:t>
      </w:r>
      <w:r w:rsidR="00A169EE" w:rsidRPr="00A76831">
        <w:t xml:space="preserve">relative importance </w:t>
      </w:r>
      <w:r w:rsidR="00F45630" w:rsidRPr="00A76831">
        <w:t xml:space="preserve">depends </w:t>
      </w:r>
      <w:r w:rsidR="00A169EE" w:rsidRPr="00A76831">
        <w:t>on the ratio of NO</w:t>
      </w:r>
      <w:r w:rsidR="00A169EE" w:rsidRPr="00A76831">
        <w:rPr>
          <w:vertAlign w:val="subscript"/>
        </w:rPr>
        <w:t>3</w:t>
      </w:r>
      <w:r w:rsidR="00A169EE" w:rsidRPr="00A76831">
        <w:t xml:space="preserve"> production </w:t>
      </w:r>
      <w:r w:rsidR="00F45630" w:rsidRPr="00A76831">
        <w:t xml:space="preserve">to </w:t>
      </w:r>
      <w:r w:rsidR="00A169EE" w:rsidRPr="00A76831">
        <w:t>BVOC oxidation by O</w:t>
      </w:r>
      <w:r w:rsidR="00A169EE" w:rsidRPr="00A76831">
        <w:rPr>
          <w:vertAlign w:val="subscript"/>
        </w:rPr>
        <w:t>3</w:t>
      </w:r>
      <w:hyperlink w:anchor="_ENREF_4" w:tooltip="Draper, 2015 #58" w:history="1">
        <w:r w:rsidR="009C0120" w:rsidRPr="00A76831">
          <w:fldChar w:fldCharType="begin"/>
        </w:r>
        <w:r w:rsidR="009C0120" w:rsidRPr="00A76831">
          <w:instrText xml:space="preserve"> ADDIN EN.CITE &lt;EndNote&gt;&lt;Cite&gt;&lt;Author&gt;Draper&lt;/Author&gt;&lt;Year&gt;2015&lt;/Year&gt;&lt;RecNum&gt;58&lt;/RecNum&gt;&lt;DisplayText&gt;&lt;style face="superscript"&gt;4&lt;/style&gt;&lt;/DisplayText&gt;&lt;record&gt;&lt;rec-number&gt;58&lt;/rec-number&gt;&lt;foreign-keys&gt;&lt;key app="EN" db-id="9rsetxv2v000s8exe5bvzdfgrt5r09wvwex9"&gt;58&lt;/key&gt;&lt;/foreign-keys&gt;&lt;ref-type name="Journal Article"&gt;17&lt;/ref-type&gt;&lt;contributors&gt;&lt;authors&gt;&lt;author&gt;Draper, D. C.&lt;/author&gt;&lt;author&gt;Farmer, D. K.&lt;/author&gt;&lt;author&gt;Desyaterik, Y.&lt;/author&gt;&lt;author&gt;Fry, J. L.&lt;/author&gt;&lt;/authors&gt;&lt;/contributors&gt;&lt;titles&gt;&lt;title&gt;&lt;style face="normal" font="default" size="100%"&gt;A qualitative comparison of secondary organic aerosol yields and composition from ozonolysis of monoterpenes at varying concentrations of NO&lt;/style&gt;&lt;style face="subscript" font="default" size="100%"&gt;2&lt;/style&gt;&lt;/title&gt;&lt;secondary-title&gt;Atmos. Chem. Phys.&lt;/secondary-title&gt;&lt;/titles&gt;&lt;periodical&gt;&lt;full-title&gt;Atmos. Chem. Phys.&lt;/full-title&gt;&lt;/periodical&gt;&lt;pages&gt;12267-12281&lt;/pages&gt;&lt;volume&gt;15&lt;/volume&gt;&lt;number&gt;21&lt;/number&gt;&lt;dates&gt;&lt;year&gt;2015&lt;/year&gt;&lt;/dates&gt;&lt;publisher&gt;Copernicus Publications&lt;/publisher&gt;&lt;isbn&gt;1680-7324&lt;/isbn&gt;&lt;urls&gt;&lt;related-urls&gt;&lt;url&gt;http://www.atmos-chem-phys.net/15/12267/2015/&lt;/url&gt;&lt;/related-urls&gt;&lt;pdf-urls&gt;&lt;url&gt;http://www.atmos-chem-phys.net/15/12267/2015/acp-15-12267-2015.pdf&lt;/url&gt;&lt;/pdf-urls&gt;&lt;/urls&gt;&lt;electronic-resource-num&gt;10.5194/acp-15-12267-2015&lt;/electronic-resource-num&gt;&lt;/record&gt;&lt;/Cite&gt;&lt;/EndNote&gt;</w:instrText>
        </w:r>
        <w:r w:rsidR="009C0120" w:rsidRPr="00A76831">
          <w:fldChar w:fldCharType="separate"/>
        </w:r>
        <w:r w:rsidR="009C0120" w:rsidRPr="00A76831">
          <w:rPr>
            <w:noProof/>
            <w:vertAlign w:val="superscript"/>
          </w:rPr>
          <w:t>4</w:t>
        </w:r>
        <w:r w:rsidR="009C0120" w:rsidRPr="00A76831">
          <w:fldChar w:fldCharType="end"/>
        </w:r>
      </w:hyperlink>
      <w:r w:rsidR="00A03B34" w:rsidRPr="00A76831">
        <w:t xml:space="preserve">. </w:t>
      </w:r>
      <w:r w:rsidR="002E278B" w:rsidRPr="00A76831">
        <w:t>Reaction with NO</w:t>
      </w:r>
      <w:r w:rsidR="002E278B" w:rsidRPr="00A76831">
        <w:rPr>
          <w:vertAlign w:val="subscript"/>
        </w:rPr>
        <w:t>3</w:t>
      </w:r>
      <w:r w:rsidR="002E278B" w:rsidRPr="00A76831">
        <w:t xml:space="preserve"> greatly accelerates nighttime BVOC consumption and can limit nighttime BVOC lifetimes to seconds rather than hours</w:t>
      </w:r>
      <w:hyperlink w:anchor="_ENREF_5" w:tooltip="Brown, 2012 #32" w:history="1">
        <w:r w:rsidR="009C0120" w:rsidRPr="00A76831">
          <w:fldChar w:fldCharType="begin"/>
        </w:r>
        <w:r w:rsidR="009C0120" w:rsidRPr="00A76831">
          <w:instrText xml:space="preserve"> ADDIN EN.CITE &lt;EndNote&gt;&lt;Cite&gt;&lt;Author&gt;Brown&lt;/Author&gt;&lt;Year&gt;2012&lt;/Year&gt;&lt;RecNum&gt;32&lt;/RecNum&gt;&lt;DisplayText&gt;&lt;style face="superscript"&gt;5&lt;/style&gt;&lt;/DisplayText&gt;&lt;record&gt;&lt;rec-number&gt;32&lt;/rec-number&gt;&lt;foreign-keys&gt;&lt;key app="EN" db-id="9rsetxv2v000s8exe5bvzdfgrt5r09wvwex9"&gt;32&lt;/key&gt;&lt;/foreign-keys&gt;&lt;ref-type name="Journal Article"&gt;17&lt;/ref-type&gt;&lt;contributors&gt;&lt;authors&gt;&lt;author&gt;Brown, S. S.&lt;/author&gt;&lt;author&gt;Stutz, J.&lt;/author&gt;&lt;/authors&gt;&lt;/contributors&gt;&lt;titles&gt;&lt;title&gt;Nighttime Radical Observations and Chemistry&lt;/title&gt;&lt;secondary-title&gt;Chem. Soc. Reviews&lt;/secondary-title&gt;&lt;/titles&gt;&lt;periodical&gt;&lt;full-title&gt;Chem. Soc. Reviews&lt;/full-title&gt;&lt;/periodical&gt;&lt;pages&gt;6405-6447&lt;/pages&gt;&lt;volume&gt;41&lt;/volume&gt;&lt;keywords&gt;&lt;keyword&gt;NO3 troposphere&lt;/keyword&gt;&lt;/keywords&gt;&lt;dates&gt;&lt;year&gt;2012&lt;/year&gt;&lt;/dates&gt;&lt;urls&gt;&lt;/urls&gt;&lt;electronic-resource-num&gt;10.1039/c2cs35181a&lt;/electronic-resource-num&gt;&lt;/record&gt;&lt;/Cite&gt;&lt;/EndNote&gt;</w:instrText>
        </w:r>
        <w:r w:rsidR="009C0120" w:rsidRPr="00A76831">
          <w:fldChar w:fldCharType="separate"/>
        </w:r>
        <w:r w:rsidR="009C0120" w:rsidRPr="00A76831">
          <w:rPr>
            <w:noProof/>
            <w:vertAlign w:val="superscript"/>
          </w:rPr>
          <w:t>5</w:t>
        </w:r>
        <w:r w:rsidR="009C0120" w:rsidRPr="00A76831">
          <w:fldChar w:fldCharType="end"/>
        </w:r>
      </w:hyperlink>
      <w:r w:rsidR="002E278B" w:rsidRPr="00A76831">
        <w:t>.</w:t>
      </w:r>
    </w:p>
    <w:p w14:paraId="318CAC7F" w14:textId="77777777" w:rsidR="008C4777" w:rsidRPr="00A76831" w:rsidRDefault="008C4777" w:rsidP="00A76831">
      <w:pPr>
        <w:spacing w:line="480" w:lineRule="auto"/>
        <w:jc w:val="both"/>
      </w:pPr>
    </w:p>
    <w:p w14:paraId="04CCCD33" w14:textId="3310E6CE" w:rsidR="009D5626" w:rsidRPr="00A76831" w:rsidRDefault="007E2ECF" w:rsidP="00A76831">
      <w:pPr>
        <w:spacing w:line="480" w:lineRule="auto"/>
        <w:jc w:val="both"/>
      </w:pPr>
      <w:r w:rsidRPr="00A76831">
        <w:t>Interaction between NO</w:t>
      </w:r>
      <w:r w:rsidRPr="00A76831">
        <w:rPr>
          <w:vertAlign w:val="subscript"/>
        </w:rPr>
        <w:t>x</w:t>
      </w:r>
      <w:r w:rsidRPr="00A76831">
        <w:t xml:space="preserve"> and BVOC</w:t>
      </w:r>
      <w:r w:rsidR="00841BB8" w:rsidRPr="00A76831">
        <w:t>s</w:t>
      </w:r>
      <w:r w:rsidRPr="00A76831">
        <w:t xml:space="preserve"> depends on the diel variation in boundary layer structure</w:t>
      </w:r>
      <w:r w:rsidR="004B48C4" w:rsidRPr="00A76831">
        <w:t xml:space="preserve"> (Fig.</w:t>
      </w:r>
      <w:r w:rsidR="002E278B" w:rsidRPr="00A76831">
        <w:t xml:space="preserve"> 1</w:t>
      </w:r>
      <w:r w:rsidR="004B48C4" w:rsidRPr="00A76831">
        <w:t>).</w:t>
      </w:r>
      <w:r w:rsidR="002E278B" w:rsidRPr="00A76831">
        <w:t xml:space="preserve"> </w:t>
      </w:r>
      <w:r w:rsidRPr="00A76831">
        <w:t>During late afternoon,</w:t>
      </w:r>
      <w:r w:rsidR="00004897" w:rsidRPr="00A76831">
        <w:t xml:space="preserve"> </w:t>
      </w:r>
      <w:r w:rsidR="00A0307B" w:rsidRPr="00A76831">
        <w:t xml:space="preserve">regional </w:t>
      </w:r>
      <w:r w:rsidR="00004897" w:rsidRPr="00A76831">
        <w:t>emissions</w:t>
      </w:r>
      <w:r w:rsidR="00BC3810" w:rsidRPr="00A76831">
        <w:t xml:space="preserve"> </w:t>
      </w:r>
      <w:r w:rsidRPr="00A76831">
        <w:t>mix through</w:t>
      </w:r>
      <w:r w:rsidR="00A0307B" w:rsidRPr="00A76831">
        <w:t>out</w:t>
      </w:r>
      <w:r w:rsidRPr="00A76831">
        <w:t xml:space="preserve"> the convective boundary layer</w:t>
      </w:r>
      <w:r w:rsidR="005E6EAC" w:rsidRPr="00A76831">
        <w:t>, typically 1-2 km</w:t>
      </w:r>
      <w:r w:rsidR="006A2309" w:rsidRPr="00A76831">
        <w:t xml:space="preserve"> </w:t>
      </w:r>
      <w:r w:rsidR="00A0307B" w:rsidRPr="00A76831">
        <w:t xml:space="preserve">deep </w:t>
      </w:r>
      <w:r w:rsidR="006A2309" w:rsidRPr="00A76831">
        <w:t>during summer</w:t>
      </w:r>
      <w:hyperlink w:anchor="_ENREF_6" w:tooltip="Stull, 1988 #59" w:history="1">
        <w:r w:rsidR="009C0120" w:rsidRPr="00A76831">
          <w:fldChar w:fldCharType="begin"/>
        </w:r>
        <w:r w:rsidR="009C0120" w:rsidRPr="00A76831">
          <w:instrText xml:space="preserve"> ADDIN EN.CITE &lt;EndNote&gt;&lt;Cite&gt;&lt;Author&gt;Stull&lt;/Author&gt;&lt;Year&gt;1988&lt;/Year&gt;&lt;RecNum&gt;59&lt;/RecNum&gt;&lt;DisplayText&gt;&lt;style face="superscript"&gt;6&lt;/style&gt;&lt;/DisplayText&gt;&lt;record&gt;&lt;rec-number&gt;59&lt;/rec-number&gt;&lt;foreign-keys&gt;&lt;key app="EN" db-id="9rsetxv2v000s8exe5bvzdfgrt5r09wvwex9"&gt;59&lt;/key&gt;&lt;/foreign-keys&gt;&lt;ref-type name="Book"&gt;6&lt;/ref-type&gt;&lt;contributors&gt;&lt;authors&gt;&lt;author&gt;Stull, R. B.&lt;/author&gt;&lt;/authors&gt;&lt;/contributors&gt;&lt;titles&gt;&lt;title&gt;An Introduction to Boundary Layer Meteorology&lt;/title&gt;&lt;/titles&gt;&lt;dates&gt;&lt;year&gt;1988&lt;/year&gt;&lt;/dates&gt;&lt;pub-location&gt;Dordrecht, The Netherlands&lt;/pub-location&gt;&lt;publisher&gt;Kluwer Academic&lt;/publisher&gt;&lt;urls&gt;&lt;/urls&gt;&lt;/record&gt;&lt;/Cite&gt;&lt;/EndNote&gt;</w:instrText>
        </w:r>
        <w:r w:rsidR="009C0120" w:rsidRPr="00A76831">
          <w:fldChar w:fldCharType="separate"/>
        </w:r>
        <w:r w:rsidR="009C0120" w:rsidRPr="00A76831">
          <w:rPr>
            <w:noProof/>
            <w:vertAlign w:val="superscript"/>
          </w:rPr>
          <w:t>6</w:t>
        </w:r>
        <w:r w:rsidR="009C0120" w:rsidRPr="00A76831">
          <w:fldChar w:fldCharType="end"/>
        </w:r>
      </w:hyperlink>
      <w:r w:rsidRPr="00A76831">
        <w:t xml:space="preserve">.  </w:t>
      </w:r>
      <w:r w:rsidR="002E278B" w:rsidRPr="00A76831">
        <w:t>During evening</w:t>
      </w:r>
      <w:r w:rsidR="00BC3810" w:rsidRPr="00A76831">
        <w:t xml:space="preserve"> </w:t>
      </w:r>
      <w:r w:rsidRPr="00A76831">
        <w:t xml:space="preserve">a residual layer </w:t>
      </w:r>
      <w:r w:rsidR="002E278B" w:rsidRPr="00A76831">
        <w:t xml:space="preserve">forms, </w:t>
      </w:r>
      <w:r w:rsidRPr="00A76831">
        <w:t xml:space="preserve">isolated from </w:t>
      </w:r>
      <w:r w:rsidR="002E278B" w:rsidRPr="00A76831">
        <w:t xml:space="preserve">further surface </w:t>
      </w:r>
      <w:proofErr w:type="gramStart"/>
      <w:r w:rsidR="002E278B" w:rsidRPr="00A76831">
        <w:t>emissions</w:t>
      </w:r>
      <w:r w:rsidR="00BC3810" w:rsidRPr="00A76831">
        <w:t xml:space="preserve"> which</w:t>
      </w:r>
      <w:proofErr w:type="gramEnd"/>
      <w:r w:rsidR="00BC3810" w:rsidRPr="00A76831">
        <w:t xml:space="preserve"> accumulate within </w:t>
      </w:r>
      <w:r w:rsidR="00841BB8" w:rsidRPr="00A76831">
        <w:t>a</w:t>
      </w:r>
      <w:r w:rsidR="00BC3810" w:rsidRPr="00A76831">
        <w:t xml:space="preserve"> shallower nocturnal boundary layer.  </w:t>
      </w:r>
      <w:r w:rsidR="00F45630" w:rsidRPr="00A76831">
        <w:t>L</w:t>
      </w:r>
      <w:r w:rsidR="00BC3810" w:rsidRPr="00A76831">
        <w:t>ate afternoon mixing ratios of BVOC</w:t>
      </w:r>
      <w:r w:rsidR="00841BB8" w:rsidRPr="00A76831">
        <w:t>s</w:t>
      </w:r>
      <w:r w:rsidR="00BC3810" w:rsidRPr="00A76831">
        <w:t>, NO</w:t>
      </w:r>
      <w:r w:rsidR="00BC3810" w:rsidRPr="00A76831">
        <w:rPr>
          <w:vertAlign w:val="subscript"/>
        </w:rPr>
        <w:t>x</w:t>
      </w:r>
      <w:r w:rsidR="00BC3810" w:rsidRPr="00A76831">
        <w:t xml:space="preserve"> and O</w:t>
      </w:r>
      <w:r w:rsidR="00BC3810" w:rsidRPr="00A76831">
        <w:rPr>
          <w:vertAlign w:val="subscript"/>
        </w:rPr>
        <w:t>3</w:t>
      </w:r>
      <w:r w:rsidR="00BC3810" w:rsidRPr="00A76831">
        <w:t xml:space="preserve"> govern overnight </w:t>
      </w:r>
      <w:r w:rsidR="00A0307B" w:rsidRPr="00A76831">
        <w:t>chemistry</w:t>
      </w:r>
      <w:r w:rsidR="00F07C34" w:rsidRPr="00A76831">
        <w:t xml:space="preserve"> within the residual layer.  Emissions from</w:t>
      </w:r>
      <w:r w:rsidR="00BC3810" w:rsidRPr="00A76831">
        <w:t xml:space="preserve"> </w:t>
      </w:r>
      <w:r w:rsidR="000F0339" w:rsidRPr="00A76831">
        <w:t xml:space="preserve">elevated </w:t>
      </w:r>
      <w:r w:rsidR="00BC3810" w:rsidRPr="00A76831">
        <w:t xml:space="preserve">point sources, such as power plants, </w:t>
      </w:r>
      <w:r w:rsidR="00841BB8" w:rsidRPr="00A76831">
        <w:t>provide</w:t>
      </w:r>
      <w:r w:rsidR="00BC3810" w:rsidRPr="00A76831">
        <w:t xml:space="preserve"> </w:t>
      </w:r>
      <w:r w:rsidR="0020529C" w:rsidRPr="00A76831">
        <w:t xml:space="preserve">highly localized </w:t>
      </w:r>
      <w:r w:rsidR="00BC3810" w:rsidRPr="00A76831">
        <w:t xml:space="preserve">additional </w:t>
      </w:r>
      <w:r w:rsidR="00562CEF" w:rsidRPr="00A76831">
        <w:t>source</w:t>
      </w:r>
      <w:r w:rsidR="00841BB8" w:rsidRPr="00A76831">
        <w:t>s</w:t>
      </w:r>
      <w:r w:rsidR="00BC3810" w:rsidRPr="00A76831">
        <w:t xml:space="preserve"> of NO</w:t>
      </w:r>
      <w:r w:rsidR="00BC3810" w:rsidRPr="00A76831">
        <w:rPr>
          <w:vertAlign w:val="subscript"/>
        </w:rPr>
        <w:t>x</w:t>
      </w:r>
      <w:r w:rsidR="00BC3810" w:rsidRPr="00A76831">
        <w:t xml:space="preserve"> to the residual layer</w:t>
      </w:r>
      <w:hyperlink w:anchor="_ENREF_7" w:tooltip="Brown, 2012 #5" w:history="1">
        <w:r w:rsidR="009C0120" w:rsidRPr="00A76831">
          <w:fldChar w:fldCharType="begin"/>
        </w:r>
        <w:r w:rsidR="009C0120" w:rsidRPr="00A76831">
          <w:instrText xml:space="preserve"> ADDIN EN.CITE &lt;EndNote&gt;&lt;Cite&gt;&lt;Author&gt;Brown&lt;/Author&gt;&lt;Year&gt;2012&lt;/Year&gt;&lt;RecNum&gt;5&lt;/RecNum&gt;&lt;DisplayText&gt;&lt;style face="superscript"&gt;7&lt;/style&gt;&lt;/DisplayText&gt;&lt;record&gt;&lt;rec-number&gt;5&lt;/rec-number&gt;&lt;foreign-keys&gt;&lt;key app="EN" db-id="9rsetxv2v000s8exe5bvzdfgrt5r09wvwex9"&gt;5&lt;/key&gt;&lt;/foreign-keys&gt;&lt;ref-type name="Journal Article"&gt;17&lt;/ref-type&gt;&lt;contributors&gt;&lt;authors&gt;&lt;author&gt;Brown, S. S.&lt;/author&gt;&lt;author&gt;Dubé, W. P.&lt;/author&gt;&lt;author&gt;Karamchandari, P.&lt;/author&gt;&lt;author&gt;Yarwood, G.&lt;/author&gt;&lt;author&gt;Peischl, J.&lt;/author&gt;&lt;author&gt;Ryerson, T. B.&lt;/author&gt;&lt;author&gt;Neuman, J. A.&lt;/author&gt;&lt;author&gt;Nowak, J. B.&lt;/author&gt;&lt;author&gt;Holloway, J. S.&lt;/author&gt;&lt;author&gt;Washenfelder, R. A.&lt;/author&gt;&lt;author&gt;Brock, C. A.&lt;/author&gt;&lt;author&gt;Frost, G. J.&lt;/author&gt;&lt;author&gt;Trainer, M.&lt;/author&gt;&lt;author&gt;Parrish, D. D.&lt;/author&gt;&lt;author&gt;Fehsenfeld, F. C.&lt;/author&gt;&lt;author&gt;Ravishankara, A. R.&lt;/author&gt;&lt;/authors&gt;&lt;/contributors&gt;&lt;titles&gt;&lt;title&gt;&lt;style face="normal" font="default" size="100%"&gt;The effects of NO&lt;/style&gt;&lt;style face="subscript" font="default" size="100%"&gt;x&lt;/style&gt;&lt;style face="normal" font="default" size="100%"&gt; control and plume mixing on nighttime chemical processing of plumes from coal-fired power plants&lt;/style&gt;&lt;/title&gt;&lt;secondary-title&gt;J. Geophys. Res.&lt;/secondary-title&gt;&lt;/titles&gt;&lt;periodical&gt;&lt;full-title&gt;J. Geophys. Res.&lt;/full-title&gt;&lt;/periodical&gt;&lt;pages&gt;D07304&lt;/pages&gt;&lt;volume&gt;117&lt;/volume&gt;&lt;keywords&gt;&lt;keyword&gt;NO3 troposphere&lt;/keyword&gt;&lt;/keywords&gt;&lt;dates&gt;&lt;year&gt;2012&lt;/year&gt;&lt;/dates&gt;&lt;urls&gt;&lt;/urls&gt;&lt;electronic-resource-num&gt;10.1029/2011JD016954&lt;/electronic-resource-num&gt;&lt;/record&gt;&lt;/Cite&gt;&lt;/EndNote&gt;</w:instrText>
        </w:r>
        <w:r w:rsidR="009C0120" w:rsidRPr="00A76831">
          <w:fldChar w:fldCharType="separate"/>
        </w:r>
        <w:r w:rsidR="009C0120" w:rsidRPr="00A76831">
          <w:rPr>
            <w:noProof/>
            <w:vertAlign w:val="superscript"/>
          </w:rPr>
          <w:t>7</w:t>
        </w:r>
        <w:r w:rsidR="009C0120" w:rsidRPr="00A76831">
          <w:fldChar w:fldCharType="end"/>
        </w:r>
      </w:hyperlink>
      <w:r w:rsidR="00BC3810" w:rsidRPr="00A76831">
        <w:t xml:space="preserve">. </w:t>
      </w:r>
      <w:r w:rsidR="006A2309" w:rsidRPr="00A76831">
        <w:t xml:space="preserve"> </w:t>
      </w:r>
      <w:r w:rsidR="00230361" w:rsidRPr="00A76831">
        <w:t xml:space="preserve">Morning </w:t>
      </w:r>
      <w:r w:rsidR="00004897" w:rsidRPr="00A76831">
        <w:t xml:space="preserve">residual layer </w:t>
      </w:r>
      <w:r w:rsidR="00A0307B" w:rsidRPr="00A76831">
        <w:t xml:space="preserve">breakup </w:t>
      </w:r>
      <w:r w:rsidR="00004897" w:rsidRPr="00A76831">
        <w:t>mixes</w:t>
      </w:r>
      <w:r w:rsidR="00BC3810" w:rsidRPr="00A76831">
        <w:t xml:space="preserve"> </w:t>
      </w:r>
      <w:r w:rsidR="00A0307B" w:rsidRPr="00A76831">
        <w:t xml:space="preserve">overnight </w:t>
      </w:r>
      <w:r w:rsidR="00BC3810" w:rsidRPr="00A76831">
        <w:t>reaction products through the developing convective boundary layer.</w:t>
      </w:r>
      <w:r w:rsidR="009D5626" w:rsidRPr="00A76831">
        <w:t xml:space="preserve"> </w:t>
      </w:r>
    </w:p>
    <w:p w14:paraId="4C280BEB" w14:textId="77777777" w:rsidR="00636C79" w:rsidRPr="00A76831" w:rsidRDefault="00636C79" w:rsidP="00A76831">
      <w:pPr>
        <w:spacing w:line="480" w:lineRule="auto"/>
        <w:jc w:val="both"/>
      </w:pPr>
    </w:p>
    <w:p w14:paraId="516C2DE8" w14:textId="31B06123" w:rsidR="00A2496C" w:rsidRPr="00A76831" w:rsidRDefault="00A2496C" w:rsidP="00A76831">
      <w:pPr>
        <w:spacing w:line="480" w:lineRule="auto"/>
        <w:jc w:val="both"/>
      </w:pPr>
      <w:r w:rsidRPr="00A76831">
        <w:t>The fate of residual layer BVOC, NO</w:t>
      </w:r>
      <w:r w:rsidRPr="00A76831">
        <w:rPr>
          <w:vertAlign w:val="subscript"/>
        </w:rPr>
        <w:t>x</w:t>
      </w:r>
      <w:r w:rsidRPr="00A76831">
        <w:t xml:space="preserve"> and O</w:t>
      </w:r>
      <w:r w:rsidRPr="00A76831">
        <w:rPr>
          <w:vertAlign w:val="subscript"/>
        </w:rPr>
        <w:t>3</w:t>
      </w:r>
      <w:r w:rsidRPr="00A76831">
        <w:t xml:space="preserve"> is important </w:t>
      </w:r>
      <w:r w:rsidR="00CB4481" w:rsidRPr="00A76831">
        <w:t>for</w:t>
      </w:r>
      <w:r w:rsidRPr="00A76831">
        <w:t xml:space="preserve"> </w:t>
      </w:r>
      <w:r w:rsidR="00930F1D" w:rsidRPr="00A76831">
        <w:t xml:space="preserve">predictive capability of </w:t>
      </w:r>
      <w:r w:rsidRPr="00A76831">
        <w:t xml:space="preserve">air quality and climate.  </w:t>
      </w:r>
      <w:r w:rsidR="00DF005B" w:rsidRPr="00A76831">
        <w:rPr>
          <w:lang w:val="en-GB"/>
        </w:rPr>
        <w:t>Reactions of NO</w:t>
      </w:r>
      <w:r w:rsidR="00DF005B" w:rsidRPr="00A76831">
        <w:rPr>
          <w:vertAlign w:val="subscript"/>
          <w:lang w:val="en-GB"/>
        </w:rPr>
        <w:t>3</w:t>
      </w:r>
      <w:r w:rsidR="00DF005B" w:rsidRPr="00A76831">
        <w:rPr>
          <w:lang w:val="en-GB"/>
        </w:rPr>
        <w:t xml:space="preserve"> with BVOC can be a significant source of SOA</w:t>
      </w:r>
      <w:hyperlink w:anchor="_ENREF_8" w:tooltip="Boyd, 2015 #14" w:history="1">
        <w:r w:rsidR="009C0120" w:rsidRPr="00A76831">
          <w:fldChar w:fldCharType="begin">
            <w:fldData xml:space="preserve">PEVuZE5vdGU+PENpdGU+PEF1dGhvcj5Cb3lkPC9BdXRob3I+PFllYXI+MjAxNTwvWWVhcj48UmVj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=
</w:fldData>
          </w:fldChar>
        </w:r>
        <w:r w:rsidR="009C0120" w:rsidRPr="00A76831">
          <w:instrText xml:space="preserve"> ADDIN EN.CITE </w:instrText>
        </w:r>
        <w:r w:rsidR="009C0120" w:rsidRPr="00A76831">
          <w:fldChar w:fldCharType="begin">
            <w:fldData xml:space="preserve">PEVuZE5vdGU+PENpdGU+PEF1dGhvcj5Cb3lkPC9BdXRob3I+PFllYXI+MjAxNTwvWWVhcj48UmVj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=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8-20</w:t>
        </w:r>
        <w:r w:rsidR="009C0120" w:rsidRPr="00A76831">
          <w:fldChar w:fldCharType="end"/>
        </w:r>
      </w:hyperlink>
      <w:r w:rsidR="00DF005B" w:rsidRPr="00A76831">
        <w:rPr>
          <w:lang w:val="en-GB"/>
        </w:rPr>
        <w:t>.  Laboratory SOA yields for NO</w:t>
      </w:r>
      <w:r w:rsidR="00DF005B" w:rsidRPr="00A76831">
        <w:rPr>
          <w:vertAlign w:val="subscript"/>
          <w:lang w:val="en-GB"/>
        </w:rPr>
        <w:t>3</w:t>
      </w:r>
      <w:r w:rsidR="00DF005B" w:rsidRPr="00A76831">
        <w:rPr>
          <w:lang w:val="en-GB"/>
        </w:rPr>
        <w:t>-isoprene oxidation are larger than for other oxidants</w:t>
      </w:r>
      <w:r w:rsidR="009C0120" w:rsidRPr="00A76831">
        <w:fldChar w:fldCharType="begin">
          <w:fldData xml:space="preserve">PEVuZE5vdGU+PENpdGU+PEF1dGhvcj5OZzwvQXV0aG9yPjxZZWFyPjIwMDg8L1llYXI+PFJlY051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==
</w:fldData>
        </w:fldChar>
      </w:r>
      <w:r w:rsidR="009C0120" w:rsidRPr="00A76831">
        <w:instrText xml:space="preserve"> ADDIN EN.CITE </w:instrText>
      </w:r>
      <w:r w:rsidR="009C0120" w:rsidRPr="00A76831">
        <w:fldChar w:fldCharType="begin">
          <w:fldData xml:space="preserve">PEVuZE5vdGU+PENpdGU+PEF1dGhvcj5OZzwvQXV0aG9yPjxZZWFyPjIwMDg8L1llYXI+PFJlY051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==
</w:fldData>
        </w:fldChar>
      </w:r>
      <w:r w:rsidR="009C0120" w:rsidRPr="00A76831">
        <w:instrText xml:space="preserve"> ADDIN EN.CITE.DATA </w:instrText>
      </w:r>
      <w:r w:rsidR="009C0120" w:rsidRPr="00A76831">
        <w:fldChar w:fldCharType="end"/>
      </w:r>
      <w:r w:rsidR="009C0120" w:rsidRPr="00A76831">
        <w:fldChar w:fldCharType="separate"/>
      </w:r>
      <w:hyperlink w:anchor="_ENREF_16" w:tooltip="Ng, 2008 #8" w:history="1">
        <w:r w:rsidR="009C0120" w:rsidRPr="00A76831">
          <w:rPr>
            <w:noProof/>
            <w:vertAlign w:val="superscript"/>
          </w:rPr>
          <w:t>16</w:t>
        </w:r>
      </w:hyperlink>
      <w:r w:rsidR="009C0120" w:rsidRPr="00A76831">
        <w:rPr>
          <w:noProof/>
          <w:vertAlign w:val="superscript"/>
        </w:rPr>
        <w:t>,</w:t>
      </w:r>
      <w:hyperlink w:anchor="_ENREF_19" w:tooltip="Rollins, 2009 #10" w:history="1">
        <w:r w:rsidR="009C0120" w:rsidRPr="00A76831">
          <w:rPr>
            <w:noProof/>
            <w:vertAlign w:val="superscript"/>
          </w:rPr>
          <w:t>19</w:t>
        </w:r>
      </w:hyperlink>
      <w:r w:rsidR="009C0120" w:rsidRPr="00A76831">
        <w:fldChar w:fldCharType="end"/>
      </w:r>
      <w:r w:rsidR="00DF005B" w:rsidRPr="00A76831">
        <w:rPr>
          <w:lang w:val="en-GB"/>
        </w:rPr>
        <w:t xml:space="preserve">, </w:t>
      </w:r>
      <w:r w:rsidR="00DF005B" w:rsidRPr="00A76831">
        <w:rPr>
          <w:lang w:val="en-GB"/>
        </w:rPr>
        <w:lastRenderedPageBreak/>
        <w:t xml:space="preserve">and models suggest enhancement of 40-50% in </w:t>
      </w:r>
      <w:r w:rsidR="004D1EF6" w:rsidRPr="00A76831">
        <w:rPr>
          <w:lang w:val="en-GB"/>
        </w:rPr>
        <w:t>isoprene-</w:t>
      </w:r>
      <w:r w:rsidR="00DF005B" w:rsidRPr="00A76831">
        <w:rPr>
          <w:lang w:val="en-GB"/>
        </w:rPr>
        <w:t>derived SOA due to NO</w:t>
      </w:r>
      <w:r w:rsidR="00DF005B" w:rsidRPr="00A76831">
        <w:rPr>
          <w:vertAlign w:val="subscript"/>
          <w:lang w:val="en-GB"/>
        </w:rPr>
        <w:t>3</w:t>
      </w:r>
      <w:r w:rsidR="00DF005B" w:rsidRPr="00A76831">
        <w:rPr>
          <w:lang w:val="en-GB"/>
        </w:rPr>
        <w:t xml:space="preserve"> oxidation in the southeast U.S.</w: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 </w:instrTex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DATA </w:instrText>
      </w:r>
      <w:r w:rsidR="009C0120" w:rsidRPr="00A76831">
        <w:fldChar w:fldCharType="end"/>
      </w:r>
      <w:r w:rsidR="009C0120" w:rsidRPr="00A76831">
        <w:fldChar w:fldCharType="separate"/>
      </w:r>
      <w:hyperlink w:anchor="_ENREF_17" w:tooltip="Pye, 2010 #11" w:history="1">
        <w:r w:rsidR="009C0120" w:rsidRPr="00A76831">
          <w:rPr>
            <w:noProof/>
            <w:vertAlign w:val="superscript"/>
          </w:rPr>
          <w:t>17</w:t>
        </w:r>
      </w:hyperlink>
      <w:r w:rsidR="009C0120" w:rsidRPr="00A76831">
        <w:rPr>
          <w:noProof/>
          <w:vertAlign w:val="superscript"/>
        </w:rPr>
        <w:t>,</w:t>
      </w:r>
      <w:hyperlink w:anchor="_ENREF_18" w:tooltip="Pye, 2015 #13" w:history="1">
        <w:r w:rsidR="009C0120" w:rsidRPr="00A76831">
          <w:rPr>
            <w:noProof/>
            <w:vertAlign w:val="superscript"/>
          </w:rPr>
          <w:t>18</w:t>
        </w:r>
      </w:hyperlink>
      <w:r w:rsidR="009C0120" w:rsidRPr="00A76831">
        <w:fldChar w:fldCharType="end"/>
      </w:r>
      <w:r w:rsidR="00DF005B" w:rsidRPr="00A76831">
        <w:rPr>
          <w:lang w:val="en-GB"/>
        </w:rPr>
        <w:t>.</w:t>
      </w:r>
      <w:r w:rsidR="009E02DC" w:rsidRPr="00A76831">
        <w:t xml:space="preserve"> </w:t>
      </w:r>
      <w:r w:rsidR="00B30618" w:rsidRPr="00A76831">
        <w:t>R</w:t>
      </w:r>
      <w:r w:rsidR="009E02DC" w:rsidRPr="00A76831">
        <w:t>eactions of NO</w:t>
      </w:r>
      <w:r w:rsidR="009E02DC" w:rsidRPr="00A76831">
        <w:rPr>
          <w:vertAlign w:val="subscript"/>
        </w:rPr>
        <w:t>3</w:t>
      </w:r>
      <w:r w:rsidR="009E02DC" w:rsidRPr="00A76831">
        <w:t xml:space="preserve"> with BVOC </w:t>
      </w:r>
      <w:r w:rsidR="00E376DF" w:rsidRPr="00A76831">
        <w:t xml:space="preserve">also </w:t>
      </w:r>
      <w:r w:rsidR="009E02DC" w:rsidRPr="00A76831">
        <w:t xml:space="preserve">produce </w:t>
      </w:r>
      <w:r w:rsidR="004B48C4" w:rsidRPr="00A76831">
        <w:t xml:space="preserve">high yields of </w:t>
      </w:r>
      <w:r w:rsidR="009E02DC" w:rsidRPr="00A76831">
        <w:t>gas and particulate phase organic nitrates</w:t>
      </w:r>
      <w:r w:rsidR="009C0120" w:rsidRPr="00A76831">
        <w:fldChar w:fldCharType="begin">
          <w:fldData xml:space="preserve">PEVuZE5vdGU+PENpdGU+PEF1dGhvcj5Gcnk8L0F1dGhvcj48WWVhcj4yMDA5PC9ZZWFyPjxSZWNO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</w:fldData>
        </w:fldChar>
      </w:r>
      <w:r w:rsidR="009C0120" w:rsidRPr="00A76831">
        <w:instrText xml:space="preserve"> ADDIN EN.CITE </w:instrText>
      </w:r>
      <w:r w:rsidR="009C0120" w:rsidRPr="00A76831">
        <w:fldChar w:fldCharType="begin">
          <w:fldData xml:space="preserve">PEVuZE5vdGU+PENpdGU+PEF1dGhvcj5Gcnk8L0F1dGhvcj48WWVhcj4yMDA5PC9ZZWFyPjxSZWNO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</w:fldData>
        </w:fldChar>
      </w:r>
      <w:r w:rsidR="009C0120" w:rsidRPr="00A76831">
        <w:instrText xml:space="preserve"> ADDIN EN.CITE.DATA </w:instrText>
      </w:r>
      <w:r w:rsidR="009C0120" w:rsidRPr="00A76831">
        <w:fldChar w:fldCharType="end"/>
      </w:r>
      <w:r w:rsidR="009C0120" w:rsidRPr="00A76831">
        <w:fldChar w:fldCharType="separate"/>
      </w:r>
      <w:hyperlink w:anchor="_ENREF_12" w:tooltip="Fry, 2009 #9" w:history="1">
        <w:r w:rsidR="009C0120" w:rsidRPr="00A76831">
          <w:rPr>
            <w:noProof/>
            <w:vertAlign w:val="superscript"/>
          </w:rPr>
          <w:t>12</w:t>
        </w:r>
      </w:hyperlink>
      <w:r w:rsidR="009C0120" w:rsidRPr="00A76831">
        <w:rPr>
          <w:noProof/>
          <w:vertAlign w:val="superscript"/>
        </w:rPr>
        <w:t>,</w:t>
      </w:r>
      <w:hyperlink w:anchor="_ENREF_19" w:tooltip="Rollins, 2009 #10" w:history="1">
        <w:r w:rsidR="009C0120" w:rsidRPr="00A76831">
          <w:rPr>
            <w:noProof/>
            <w:vertAlign w:val="superscript"/>
          </w:rPr>
          <w:t>19</w:t>
        </w:r>
      </w:hyperlink>
      <w:r w:rsidR="009C0120" w:rsidRPr="00A76831">
        <w:rPr>
          <w:noProof/>
          <w:vertAlign w:val="superscript"/>
        </w:rPr>
        <w:t>,</w:t>
      </w:r>
      <w:hyperlink w:anchor="_ENREF_21" w:tooltip="Hallquist, 1999 #19" w:history="1">
        <w:r w:rsidR="009C0120" w:rsidRPr="00A76831">
          <w:rPr>
            <w:noProof/>
            <w:vertAlign w:val="superscript"/>
          </w:rPr>
          <w:t>21-23</w:t>
        </w:r>
      </w:hyperlink>
      <w:r w:rsidR="009C0120" w:rsidRPr="00A76831">
        <w:fldChar w:fldCharType="end"/>
      </w:r>
      <w:r w:rsidR="004B48C4" w:rsidRPr="00A76831">
        <w:t>,</w:t>
      </w:r>
      <w:r w:rsidR="00C141B0" w:rsidRPr="00A76831">
        <w:t xml:space="preserve"> </w:t>
      </w:r>
      <w:r w:rsidR="008E44BF" w:rsidRPr="00A76831">
        <w:t>account</w:t>
      </w:r>
      <w:r w:rsidR="004B48C4" w:rsidRPr="00A76831">
        <w:t>ing</w:t>
      </w:r>
      <w:r w:rsidR="00C141B0" w:rsidRPr="00A76831">
        <w:t xml:space="preserve"> for </w:t>
      </w:r>
      <w:r w:rsidR="002528F0" w:rsidRPr="00A76831">
        <w:t>a large fraction</w:t>
      </w:r>
      <w:r w:rsidR="00C141B0" w:rsidRPr="00A76831">
        <w:t xml:space="preserve"> of </w:t>
      </w:r>
      <w:r w:rsidR="00C44A81" w:rsidRPr="00A76831">
        <w:t xml:space="preserve">organic </w:t>
      </w:r>
      <w:r w:rsidR="00C141B0" w:rsidRPr="00A76831">
        <w:t>nitrates on regional and global scales</w:t>
      </w:r>
      <w:hyperlink w:anchor="_ENREF_24" w:tooltip="Fisher, 2016 #64" w:history="1">
        <w:r w:rsidR="009C0120" w:rsidRPr="00A76831">
          <w:fldChar w:fldCharType="begin">
            <w:fldData xml:space="preserve">PEVuZE5vdGU+PENpdGU+PEF1dGhvcj5GaXNoZXI8L0F1dGhvcj48WWVhcj4yMDE2PC9ZZWFyPjxS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</w:fldData>
          </w:fldChar>
        </w:r>
        <w:r w:rsidR="009C0120" w:rsidRPr="00A76831">
          <w:instrText xml:space="preserve"> ADDIN EN.CITE </w:instrText>
        </w:r>
        <w:r w:rsidR="009C0120" w:rsidRPr="00A76831">
          <w:fldChar w:fldCharType="begin">
            <w:fldData xml:space="preserve">PEVuZE5vdGU+PENpdGU+PEF1dGhvcj5GaXNoZXI8L0F1dGhvcj48WWVhcj4yMDE2PC9ZZWFyPjxS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24-26</w:t>
        </w:r>
        <w:r w:rsidR="009C0120" w:rsidRPr="00A76831">
          <w:fldChar w:fldCharType="end"/>
        </w:r>
      </w:hyperlink>
      <w:r w:rsidR="008C73F3" w:rsidRPr="00A76831">
        <w:t xml:space="preserve">, </w:t>
      </w:r>
      <w:r w:rsidR="004955D1" w:rsidRPr="00A76831">
        <w:t>and</w:t>
      </w:r>
      <w:r w:rsidR="0087718B" w:rsidRPr="00A76831">
        <w:t xml:space="preserve"> represent</w:t>
      </w:r>
      <w:r w:rsidR="004B48C4" w:rsidRPr="00A76831">
        <w:t>ing</w:t>
      </w:r>
      <w:r w:rsidR="0087718B" w:rsidRPr="00A76831">
        <w:t xml:space="preserve"> a significant </w:t>
      </w:r>
      <w:r w:rsidR="00E34804" w:rsidRPr="00A76831">
        <w:t>sensitivity</w:t>
      </w:r>
      <w:r w:rsidR="0087718B" w:rsidRPr="00A76831">
        <w:t xml:space="preserve"> in </w:t>
      </w:r>
      <w:r w:rsidR="00E34804" w:rsidRPr="00A76831">
        <w:t>model</w:t>
      </w:r>
      <w:r w:rsidR="00DE6888" w:rsidRPr="00A76831">
        <w:t>ed</w:t>
      </w:r>
      <w:r w:rsidR="00E34804" w:rsidRPr="00A76831">
        <w:t xml:space="preserve"> </w:t>
      </w:r>
      <w:r w:rsidR="00C676AD" w:rsidRPr="00A76831">
        <w:t>O</w:t>
      </w:r>
      <w:r w:rsidR="00C676AD" w:rsidRPr="00A76831">
        <w:rPr>
          <w:vertAlign w:val="subscript"/>
        </w:rPr>
        <w:t>3</w:t>
      </w:r>
      <w:hyperlink w:anchor="_ENREF_27" w:tooltip="Mao, 2013 #23" w:history="1">
        <w:r w:rsidR="009C0120" w:rsidRPr="00A76831">
          <w:fldChar w:fldCharType="begin"/>
        </w:r>
        <w:r w:rsidR="009C0120" w:rsidRPr="00A76831">
          <w:instrText xml:space="preserve"> ADDIN EN.CITE &lt;EndNote&gt;&lt;Cite&gt;&lt;Author&gt;Mao&lt;/Author&gt;&lt;Year&gt;2013&lt;/Year&gt;&lt;RecNum&gt;23&lt;/RecNum&gt;&lt;DisplayText&gt;&lt;style face="superscript"&gt;27&lt;/style&gt;&lt;/DisplayText&gt;&lt;record&gt;&lt;rec-number&gt;23&lt;/rec-number&gt;&lt;foreign-keys&gt;&lt;key app="EN" db-id="9rsetxv2v000s8exe5bvzdfgrt5r09wvwex9"&gt;23&lt;/key&gt;&lt;/foreign-keys&gt;&lt;ref-type name="Journal Article"&gt;17&lt;/ref-type&gt;&lt;contributors&gt;&lt;authors&gt;&lt;author&gt;Mao, Jingqiu&lt;/author&gt;&lt;author&gt;Paulot, Fabien&lt;/author&gt;&lt;author&gt;Jacob, Daniel J.&lt;/author&gt;&lt;author&gt;Cohen, Ronald C.&lt;/author&gt;&lt;author&gt;Crounse, John D.&lt;/author&gt;&lt;author&gt;Wennberg, Paul O.&lt;/author&gt;&lt;author&gt;Keller, Christoph A.&lt;/author&gt;&lt;author&gt;Hudman, Rynda C.&lt;/author&gt;&lt;author&gt;Barkley, Michael P.&lt;/author&gt;&lt;author&gt;Horowitz, Larry W.&lt;/author&gt;&lt;/authors&gt;&lt;/contributors&gt;&lt;titles&gt;&lt;title&gt;Ozone and organic nitrates over the eastern United States: Sensitivity to isoprene chemistry&lt;/title&gt;&lt;secondary-title&gt;Journal of Geophysical Research: Atmospheres&lt;/secondary-title&gt;&lt;/titles&gt;&lt;periodical&gt;&lt;full-title&gt;Journal of Geophysical Research: Atmospheres&lt;/full-title&gt;&lt;/periodical&gt;&lt;pages&gt;2013JD020231&lt;/pages&gt;&lt;volume&gt;118&lt;/volume&gt;&lt;number&gt;19&lt;/number&gt;&lt;keywords&gt;&lt;keyword&gt;isoprene nitrates&lt;/keyword&gt;&lt;keyword&gt;O3 production efficiency&lt;/keyword&gt;&lt;keyword&gt;NOy troposphere&lt;/keyword&gt;&lt;/keywords&gt;&lt;dates&gt;&lt;year&gt;2013&lt;/year&gt;&lt;/dates&gt;&lt;isbn&gt;2169-8996&lt;/isbn&gt;&lt;urls&gt;&lt;related-urls&gt;&lt;url&gt;http://dx.doi.org/10.1002/jgrd.50817&lt;/url&gt;&lt;/related-urls&gt;&lt;/urls&gt;&lt;electronic-resource-num&gt;10.1002/jgrd.50817&lt;/electronic-resource-num&gt;&lt;/record&gt;&lt;/Cite&gt;&lt;/EndNote&gt;</w:instrText>
        </w:r>
        <w:r w:rsidR="009C0120" w:rsidRPr="00A76831">
          <w:fldChar w:fldCharType="separate"/>
        </w:r>
        <w:r w:rsidR="009C0120" w:rsidRPr="00A76831">
          <w:rPr>
            <w:noProof/>
            <w:vertAlign w:val="superscript"/>
          </w:rPr>
          <w:t>27</w:t>
        </w:r>
        <w:r w:rsidR="009C0120" w:rsidRPr="00A76831">
          <w:fldChar w:fldCharType="end"/>
        </w:r>
      </w:hyperlink>
      <w:r w:rsidR="0087718B" w:rsidRPr="00A76831">
        <w:t>.</w:t>
      </w:r>
    </w:p>
    <w:p w14:paraId="375E1ED2" w14:textId="77777777" w:rsidR="00636C79" w:rsidRPr="00A76831" w:rsidRDefault="00636C79" w:rsidP="00A76831">
      <w:pPr>
        <w:spacing w:line="480" w:lineRule="auto"/>
        <w:jc w:val="both"/>
      </w:pPr>
    </w:p>
    <w:p w14:paraId="5328C884" w14:textId="4E0EDFBE" w:rsidR="006D3619" w:rsidRPr="00A76831" w:rsidRDefault="00863513" w:rsidP="00A76831">
      <w:pPr>
        <w:spacing w:line="480" w:lineRule="auto"/>
        <w:jc w:val="both"/>
      </w:pPr>
      <w:r w:rsidRPr="00A76831">
        <w:t xml:space="preserve">There are few direct observations </w:t>
      </w:r>
      <w:r w:rsidR="00B30618" w:rsidRPr="00A76831">
        <w:t xml:space="preserve">of </w:t>
      </w:r>
      <w:r w:rsidRPr="00A76831">
        <w:t>residual layer</w:t>
      </w:r>
      <w:r w:rsidR="00E60E52" w:rsidRPr="00A76831">
        <w:t xml:space="preserve"> composition</w:t>
      </w:r>
      <w:r w:rsidRPr="00A76831">
        <w:t>.</w:t>
      </w:r>
      <w:r w:rsidR="00B7221F" w:rsidRPr="00A76831">
        <w:t xml:space="preserve">  Zaveri </w:t>
      </w:r>
      <w:r w:rsidR="00B7221F" w:rsidRPr="00A76831">
        <w:rPr>
          <w:i/>
        </w:rPr>
        <w:t>et al</w:t>
      </w:r>
      <w:r w:rsidR="00B7221F" w:rsidRPr="00A76831">
        <w:t>.</w:t>
      </w:r>
      <w:hyperlink w:anchor="_ENREF_28" w:tooltip="Zaveri, 2010 #27" w:history="1">
        <w:r w:rsidR="009C0120" w:rsidRPr="00A76831">
          <w:fldChar w:fldCharType="begin">
            <w:fldData xml:space="preserve">PEVuZE5vdGU+PENpdGU+PEF1dGhvcj5aYXZlcmk8L0F1dGhvcj48WWVhcj4yMDEwPC9ZZWFyPjxS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</w:fldData>
          </w:fldChar>
        </w:r>
        <w:r w:rsidR="009C0120" w:rsidRPr="00A76831">
          <w:instrText xml:space="preserve"> ADDIN EN.CITE </w:instrText>
        </w:r>
        <w:r w:rsidR="009C0120" w:rsidRPr="00A76831">
          <w:fldChar w:fldCharType="begin">
            <w:fldData xml:space="preserve">PEVuZE5vdGU+PENpdGU+PEF1dGhvcj5aYXZlcmk8L0F1dGhvcj48WWVhcj4yMDEwPC9ZZWFyPjxS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28</w:t>
        </w:r>
        <w:r w:rsidR="009C0120" w:rsidRPr="00A76831">
          <w:fldChar w:fldCharType="end"/>
        </w:r>
      </w:hyperlink>
      <w:r w:rsidR="00B7221F" w:rsidRPr="00A76831">
        <w:t xml:space="preserve"> </w:t>
      </w:r>
      <w:proofErr w:type="gramStart"/>
      <w:r w:rsidR="004D1EF6" w:rsidRPr="00A76831">
        <w:t>presented</w:t>
      </w:r>
      <w:proofErr w:type="gramEnd"/>
      <w:r w:rsidR="00F21B46" w:rsidRPr="00A76831">
        <w:t xml:space="preserve"> </w:t>
      </w:r>
      <w:r w:rsidR="00EA228F" w:rsidRPr="00A76831">
        <w:t>evidence for accumulation of particle phase organic nitrate</w:t>
      </w:r>
      <w:r w:rsidR="00602009" w:rsidRPr="00A76831">
        <w:t xml:space="preserve"> in</w:t>
      </w:r>
      <w:r w:rsidR="00F45630" w:rsidRPr="00A76831">
        <w:t xml:space="preserve"> a</w:t>
      </w:r>
      <w:r w:rsidR="00602009" w:rsidRPr="00A76831">
        <w:t xml:space="preserve"> residual layer influenced by power plant NO</w:t>
      </w:r>
      <w:r w:rsidR="00602009" w:rsidRPr="00A76831">
        <w:rPr>
          <w:vertAlign w:val="subscript"/>
        </w:rPr>
        <w:t>x</w:t>
      </w:r>
      <w:r w:rsidR="00602009" w:rsidRPr="00A76831">
        <w:t xml:space="preserve"> in coastal New England.  </w:t>
      </w:r>
      <w:r w:rsidR="000514AF" w:rsidRPr="00A76831">
        <w:t>A</w:t>
      </w:r>
      <w:r w:rsidR="00A169EE" w:rsidRPr="00A76831">
        <w:t xml:space="preserve">nother </w:t>
      </w:r>
      <w:r w:rsidR="000514AF" w:rsidRPr="00A76831">
        <w:t>study</w:t>
      </w:r>
      <w:r w:rsidR="00927CAB" w:rsidRPr="00A76831">
        <w:t xml:space="preserve"> </w:t>
      </w:r>
      <w:r w:rsidR="00602009" w:rsidRPr="00A76831">
        <w:t xml:space="preserve">found </w:t>
      </w:r>
      <w:r w:rsidR="00711B68" w:rsidRPr="00A76831">
        <w:t xml:space="preserve">rapid reactions of </w:t>
      </w:r>
      <w:r w:rsidR="00461DA1" w:rsidRPr="00A76831">
        <w:t>NO</w:t>
      </w:r>
      <w:r w:rsidR="00461DA1" w:rsidRPr="00A76831">
        <w:rPr>
          <w:vertAlign w:val="subscript"/>
        </w:rPr>
        <w:t>3</w:t>
      </w:r>
      <w:r w:rsidR="00711B68" w:rsidRPr="00A76831">
        <w:t xml:space="preserve"> with alkenes and aldehydes</w:t>
      </w:r>
      <w:r w:rsidR="00602009" w:rsidRPr="00A76831">
        <w:t xml:space="preserve"> </w:t>
      </w:r>
      <w:r w:rsidR="00E20E33" w:rsidRPr="00A76831">
        <w:t xml:space="preserve">during </w:t>
      </w:r>
      <w:r w:rsidR="00602009" w:rsidRPr="00A76831">
        <w:t>overnight transport of an urban plume from Houston</w:t>
      </w:r>
      <w:r w:rsidR="00F21B46" w:rsidRPr="00A76831">
        <w:t>,</w:t>
      </w:r>
      <w:r w:rsidR="00602009" w:rsidRPr="00A76831">
        <w:t xml:space="preserve"> TX</w:t>
      </w:r>
      <w:hyperlink w:anchor="_ENREF_29" w:tooltip="Zaveri, 2010 #28" w:history="1">
        <w:r w:rsidR="009C0120" w:rsidRPr="00A76831">
          <w:fldChar w:fldCharType="begin"/>
        </w:r>
        <w:r w:rsidR="009C0120" w:rsidRPr="00A76831">
          <w:instrText xml:space="preserve"> ADDIN EN.CITE &lt;EndNote&gt;&lt;Cite&gt;&lt;Author&gt;Zaveri&lt;/Author&gt;&lt;Year&gt;2010&lt;/Year&gt;&lt;RecNum&gt;28&lt;/RecNum&gt;&lt;DisplayText&gt;&lt;style face="superscript"&gt;29&lt;/style&gt;&lt;/DisplayText&gt;&lt;record&gt;&lt;rec-number&gt;28&lt;/rec-number&gt;&lt;foreign-keys&gt;&lt;key app="EN" db-id="9rsetxv2v000s8exe5bvzdfgrt5r09wvwex9"&gt;28&lt;/key&gt;&lt;/foreign-keys&gt;&lt;ref-type name="Journal Article"&gt;17&lt;/ref-type&gt;&lt;contributors&gt;&lt;authors&gt;&lt;author&gt;Zaveri, R. A.&lt;/author&gt;&lt;author&gt;Voss, P. B.&lt;/author&gt;&lt;author&gt;Berkowitz, C. M.&lt;/author&gt;&lt;author&gt;Fortner, E. C.&lt;/author&gt;&lt;author&gt;Zheng, J.&lt;/author&gt;&lt;author&gt;Zhang, R.&lt;/author&gt;&lt;author&gt;Valente, R. J.&lt;/author&gt;&lt;author&gt;Tanner, R. L.&lt;/author&gt;&lt;author&gt;Holcomb, D.&lt;/author&gt;&lt;author&gt;Hartley, T. P.&lt;/author&gt;&lt;author&gt;Baran, L.&lt;/author&gt;&lt;/authors&gt;&lt;/contributors&gt;&lt;titles&gt;&lt;title&gt;Overnight atmospheric transport and chemical processing of photochemically aged Houston urban and petrochemical industrial plume&lt;/title&gt;&lt;secondary-title&gt;J. Geophys. Res.&lt;/secondary-title&gt;&lt;/titles&gt;&lt;periodical&gt;&lt;full-title&gt;J. Geophys. Res.&lt;/full-title&gt;&lt;/periodical&gt;&lt;pages&gt;D23303&lt;/pages&gt;&lt;volume&gt;115&lt;/volume&gt;&lt;number&gt;D23&lt;/number&gt;&lt;keywords&gt;&lt;keyword&gt;TexAQS&lt;/keyword&gt;&lt;/keywords&gt;&lt;dates&gt;&lt;year&gt;2010&lt;/year&gt;&lt;/dates&gt;&lt;publisher&gt;AGU&lt;/publisher&gt;&lt;isbn&gt;0148-0227&lt;/isbn&gt;&lt;urls&gt;&lt;related-urls&gt;&lt;url&gt;http://dx.doi.org/10.1029/2009JD013495&lt;/url&gt;&lt;/related-urls&gt;&lt;/urls&gt;&lt;electronic-resource-num&gt;10.1029/2009jd013495&lt;/electronic-resource-num&gt;&lt;/record&gt;&lt;/Cite&gt;&lt;/EndNote&gt;</w:instrText>
        </w:r>
        <w:r w:rsidR="009C0120" w:rsidRPr="00A76831">
          <w:fldChar w:fldCharType="separate"/>
        </w:r>
        <w:r w:rsidR="009C0120" w:rsidRPr="00A76831">
          <w:rPr>
            <w:noProof/>
            <w:vertAlign w:val="superscript"/>
          </w:rPr>
          <w:t>29</w:t>
        </w:r>
        <w:r w:rsidR="009C0120" w:rsidRPr="00A76831">
          <w:fldChar w:fldCharType="end"/>
        </w:r>
      </w:hyperlink>
      <w:r w:rsidR="00711B68" w:rsidRPr="00A76831">
        <w:t>.</w:t>
      </w:r>
      <w:r w:rsidR="00F570CF" w:rsidRPr="00A76831">
        <w:t xml:space="preserve">  Stone </w:t>
      </w:r>
      <w:r w:rsidR="00F570CF" w:rsidRPr="00A76831">
        <w:rPr>
          <w:i/>
        </w:rPr>
        <w:t>et al</w:t>
      </w:r>
      <w:r w:rsidR="00F570CF" w:rsidRPr="00A76831">
        <w:t>.</w:t>
      </w:r>
      <w:hyperlink w:anchor="_ENREF_30" w:tooltip="Stone, 2014 #29" w:history="1">
        <w:r w:rsidR="009C0120" w:rsidRPr="00A76831">
          <w:fldChar w:fldCharType="begin">
            <w:fldData xml:space="preserve">PEVuZE5vdGU+PENpdGU+PEF1dGhvcj5TdG9uZTwvQXV0aG9yPjxZZWFyPjIwMTQ8L1llYXI+PFJl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=
</w:fldData>
          </w:fldChar>
        </w:r>
        <w:r w:rsidR="009C0120" w:rsidRPr="00A76831">
          <w:instrText xml:space="preserve"> ADDIN EN.CITE </w:instrText>
        </w:r>
        <w:r w:rsidR="009C0120" w:rsidRPr="00A76831">
          <w:fldChar w:fldCharType="begin">
            <w:fldData xml:space="preserve">PEVuZE5vdGU+PENpdGU+PEF1dGhvcj5TdG9uZTwvQXV0aG9yPjxZZWFyPjIwMTQ8L1llYXI+PFJl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=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30</w:t>
        </w:r>
        <w:r w:rsidR="009C0120" w:rsidRPr="00A76831">
          <w:fldChar w:fldCharType="end"/>
        </w:r>
      </w:hyperlink>
      <w:r w:rsidR="007F6392" w:rsidRPr="00A76831">
        <w:t xml:space="preserve"> </w:t>
      </w:r>
      <w:proofErr w:type="gramStart"/>
      <w:r w:rsidR="00535DDD" w:rsidRPr="00A76831">
        <w:t>established</w:t>
      </w:r>
      <w:proofErr w:type="gramEnd"/>
      <w:r w:rsidR="00535DDD" w:rsidRPr="00A76831">
        <w:t xml:space="preserve"> NO</w:t>
      </w:r>
      <w:r w:rsidR="00535DDD" w:rsidRPr="00A76831">
        <w:rPr>
          <w:vertAlign w:val="subscript"/>
        </w:rPr>
        <w:t>3</w:t>
      </w:r>
      <w:r w:rsidR="00535DDD" w:rsidRPr="00A76831">
        <w:t xml:space="preserve"> loss to be dominated by heterogeneous reactions of N</w:t>
      </w:r>
      <w:r w:rsidR="00535DDD" w:rsidRPr="00A76831">
        <w:rPr>
          <w:vertAlign w:val="subscript"/>
        </w:rPr>
        <w:t>2</w:t>
      </w:r>
      <w:r w:rsidR="00535DDD" w:rsidRPr="00A76831">
        <w:t>O</w:t>
      </w:r>
      <w:r w:rsidR="00535DDD" w:rsidRPr="00A76831">
        <w:rPr>
          <w:vertAlign w:val="subscript"/>
        </w:rPr>
        <w:t>5</w:t>
      </w:r>
      <w:r w:rsidR="00535DDD" w:rsidRPr="00A76831">
        <w:t xml:space="preserve"> during summer and winter from</w:t>
      </w:r>
      <w:r w:rsidR="00F570CF" w:rsidRPr="00A76831">
        <w:t xml:space="preserve"> nighttime flights over the UK</w:t>
      </w:r>
      <w:r w:rsidR="00F21B46" w:rsidRPr="00A76831">
        <w:t xml:space="preserve"> in 2010</w:t>
      </w:r>
      <w:r w:rsidR="008633CD" w:rsidRPr="00A76831">
        <w:t>.</w:t>
      </w:r>
      <w:r w:rsidR="002821D3" w:rsidRPr="00A76831">
        <w:t xml:space="preserve">  </w:t>
      </w:r>
      <w:r w:rsidR="00B30618" w:rsidRPr="00A76831">
        <w:t xml:space="preserve">Brown </w:t>
      </w:r>
      <w:r w:rsidR="00B30618" w:rsidRPr="00A76831">
        <w:rPr>
          <w:i/>
        </w:rPr>
        <w:t>et al.</w:t>
      </w:r>
      <w:r w:rsidR="009C0120" w:rsidRPr="00A76831">
        <w:fldChar w:fldCharType="begin">
          <w:fldData xml:space="preserve">PEVuZE5vdGU+PENpdGU+PEF1dGhvcj5Ccm93bjwvQXV0aG9yPjxZZWFyPjIwMDk8L1llYXI+PFJl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</w:fldData>
        </w:fldChar>
      </w:r>
      <w:r w:rsidR="009C0120" w:rsidRPr="00A76831">
        <w:instrText xml:space="preserve"> ADDIN EN.CITE </w:instrText>
      </w:r>
      <w:r w:rsidR="009C0120" w:rsidRPr="00A76831">
        <w:fldChar w:fldCharType="begin">
          <w:fldData xml:space="preserve">PEVuZE5vdGU+PENpdGU+PEF1dGhvcj5Ccm93bjwvQXV0aG9yPjxZZWFyPjIwMDk8L1llYXI+PFJl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</w:fldData>
        </w:fldChar>
      </w:r>
      <w:r w:rsidR="009C0120" w:rsidRPr="00A76831">
        <w:instrText xml:space="preserve"> ADDIN EN.CITE.DATA </w:instrText>
      </w:r>
      <w:r w:rsidR="009C0120" w:rsidRPr="00A76831">
        <w:fldChar w:fldCharType="end"/>
      </w:r>
      <w:r w:rsidR="009C0120" w:rsidRPr="00A76831">
        <w:fldChar w:fldCharType="separate"/>
      </w:r>
      <w:hyperlink w:anchor="_ENREF_31" w:tooltip="Brown, 2009 #25" w:history="1">
        <w:r w:rsidR="009C0120" w:rsidRPr="00A76831">
          <w:rPr>
            <w:noProof/>
            <w:vertAlign w:val="superscript"/>
          </w:rPr>
          <w:t>31</w:t>
        </w:r>
      </w:hyperlink>
      <w:r w:rsidR="009C0120" w:rsidRPr="00A76831">
        <w:rPr>
          <w:noProof/>
          <w:vertAlign w:val="superscript"/>
        </w:rPr>
        <w:t>,</w:t>
      </w:r>
      <w:hyperlink w:anchor="_ENREF_32" w:tooltip="Brown, 2007 #26" w:history="1">
        <w:r w:rsidR="009C0120" w:rsidRPr="00A76831">
          <w:rPr>
            <w:noProof/>
            <w:vertAlign w:val="superscript"/>
          </w:rPr>
          <w:t>32</w:t>
        </w:r>
      </w:hyperlink>
      <w:r w:rsidR="009C0120" w:rsidRPr="00A76831">
        <w:fldChar w:fldCharType="end"/>
      </w:r>
      <w:r w:rsidR="00AF17F0" w:rsidRPr="00A76831">
        <w:t xml:space="preserve"> </w:t>
      </w:r>
      <w:r w:rsidR="007F6392" w:rsidRPr="00A76831">
        <w:t>identified</w:t>
      </w:r>
      <w:r w:rsidR="00C469B7" w:rsidRPr="00A76831">
        <w:t xml:space="preserve"> </w:t>
      </w:r>
      <w:r w:rsidR="007F6392" w:rsidRPr="00A76831">
        <w:t>a</w:t>
      </w:r>
      <w:r w:rsidR="00C469B7" w:rsidRPr="00A76831">
        <w:t xml:space="preserve"> distinct anticorrelation between NO</w:t>
      </w:r>
      <w:r w:rsidR="00C469B7" w:rsidRPr="00A76831">
        <w:rPr>
          <w:vertAlign w:val="subscript"/>
        </w:rPr>
        <w:t>3</w:t>
      </w:r>
      <w:r w:rsidR="00C469B7" w:rsidRPr="00A76831">
        <w:t xml:space="preserve"> and isoprene </w:t>
      </w:r>
      <w:r w:rsidR="004B48C4" w:rsidRPr="00A76831">
        <w:t>as</w:t>
      </w:r>
      <w:r w:rsidR="002528F0" w:rsidRPr="00A76831">
        <w:t xml:space="preserve"> a defining</w:t>
      </w:r>
      <w:r w:rsidR="007F6392" w:rsidRPr="00A76831">
        <w:t xml:space="preserve"> characteristic of the summertime, polluted</w:t>
      </w:r>
      <w:r w:rsidR="00C469B7" w:rsidRPr="00A76831">
        <w:t xml:space="preserve"> </w:t>
      </w:r>
      <w:r w:rsidR="00AF17F0" w:rsidRPr="00A76831">
        <w:t>residual layer</w:t>
      </w:r>
      <w:r w:rsidR="00B30618" w:rsidRPr="00A76831">
        <w:t xml:space="preserve"> from </w:t>
      </w:r>
      <w:r w:rsidR="00E20E33" w:rsidRPr="00A76831">
        <w:t>measurements in New England</w:t>
      </w:r>
      <w:r w:rsidR="00B30618" w:rsidRPr="00A76831">
        <w:t xml:space="preserve"> in 2004</w:t>
      </w:r>
      <w:r w:rsidR="00C469B7" w:rsidRPr="00A76831">
        <w:t xml:space="preserve">. </w:t>
      </w:r>
      <w:r w:rsidR="004D1EF6" w:rsidRPr="00A76831">
        <w:t xml:space="preserve">Here, </w:t>
      </w:r>
      <w:proofErr w:type="spellStart"/>
      <w:r w:rsidR="004D1EF6" w:rsidRPr="00A76831">
        <w:rPr>
          <w:lang w:val="en-GB"/>
        </w:rPr>
        <w:t>n</w:t>
      </w:r>
      <w:r w:rsidR="00DF005B" w:rsidRPr="00A76831">
        <w:rPr>
          <w:lang w:val="en-GB"/>
        </w:rPr>
        <w:t>ighttime</w:t>
      </w:r>
      <w:proofErr w:type="spellEnd"/>
      <w:r w:rsidR="00DF005B" w:rsidRPr="00A76831">
        <w:rPr>
          <w:lang w:val="en-GB"/>
        </w:rPr>
        <w:t xml:space="preserve"> reaction with NO</w:t>
      </w:r>
      <w:r w:rsidR="00DF005B" w:rsidRPr="00A76831">
        <w:rPr>
          <w:vertAlign w:val="subscript"/>
          <w:lang w:val="en-GB"/>
        </w:rPr>
        <w:t>3</w:t>
      </w:r>
      <w:r w:rsidR="00DF005B" w:rsidRPr="00A76831">
        <w:rPr>
          <w:lang w:val="en-GB"/>
        </w:rPr>
        <w:t xml:space="preserve"> was responsible for approximately 20% of regional isoprene oxidation, 1-17% of total residual layer SOA, and 60% of isoprene derived SOA</w:t>
      </w:r>
      <w:hyperlink w:anchor="_ENREF_31" w:tooltip="Brown, 2009 #25" w:history="1">
        <w:r w:rsidR="009C0120" w:rsidRPr="00A76831">
          <w:fldChar w:fldCharType="begin"/>
        </w:r>
        <w:r w:rsidR="009C0120" w:rsidRPr="00A76831">
          <w:instrText xml:space="preserve"> ADDIN EN.CITE &lt;EndNote&gt;&lt;Cite&gt;&lt;Author&gt;Brown&lt;/Author&gt;&lt;Year&gt;2009&lt;/Year&gt;&lt;RecNum&gt;25&lt;/RecNum&gt;&lt;DisplayText&gt;&lt;style face="superscript"&gt;31&lt;/style&gt;&lt;/DisplayText&gt;&lt;record&gt;&lt;rec-number&gt;25&lt;/rec-number&gt;&lt;foreign-keys&gt;&lt;key app="EN" db-id="9rsetxv2v000s8exe5bvzdfgrt5r09wvwex9"&gt;25&lt;/key&gt;&lt;/foreign-keys&gt;&lt;ref-type name="Journal Article"&gt;17&lt;/ref-type&gt;&lt;contributors&gt;&lt;authors&gt;&lt;author&gt;Brown, S. S.&lt;/author&gt;&lt;author&gt;de Gouw, J. A.&lt;/author&gt;&lt;author&gt;Warneke, C.&lt;/author&gt;&lt;author&gt;Ryerson, T. B.&lt;/author&gt;&lt;author&gt;Dubé, W. P.&lt;/author&gt;&lt;author&gt;Atlas, E.&lt;/author&gt;&lt;author&gt;Weber, R. J.&lt;/author&gt;&lt;author&gt;Peltier, R. E.&lt;/author&gt;&lt;author&gt;Neuman, J. A.&lt;/author&gt;&lt;author&gt;Roberts, J. M.&lt;/author&gt;&lt;author&gt;Swanson, A.&lt;/author&gt;&lt;author&gt;Flocke, F.&lt;/author&gt;&lt;author&gt;McKeen, S. A.&lt;/author&gt;&lt;author&gt;Brioude, J.&lt;/author&gt;&lt;author&gt;Sommariva, R.&lt;/author&gt;&lt;author&gt;Trainer, M.&lt;/author&gt;&lt;author&gt;Fehsenfeld, F. C.&lt;/author&gt;&lt;author&gt;Ravishankara, A. R.&lt;/author&gt;&lt;/authors&gt;&lt;/contributors&gt;&lt;titles&gt;&lt;title&gt;Nocturnal isoprene oxidation over the Northeast United States in summer and its impact on reactive nitrogen partitioning and secondary organic aerosol&lt;/title&gt;&lt;secondary-title&gt;Atmos. Chem. Phys.&lt;/secondary-title&gt;&lt;/titles&gt;&lt;periodical&gt;&lt;full-title&gt;Atmos. Chem. Phys.&lt;/full-title&gt;&lt;/periodical&gt;&lt;pages&gt;3027-3042&lt;/pages&gt;&lt;volume&gt;9&lt;/volume&gt;&lt;keywords&gt;&lt;keyword&gt;NO3 + biogenic VOC&lt;/keyword&gt;&lt;keyword&gt;NO3 + isoprene&lt;/keyword&gt;&lt;keyword&gt;NO3 troposphere&lt;/keyword&gt;&lt;keyword&gt;NO3 SOA&lt;/keyword&gt;&lt;/keywords&gt;&lt;dates&gt;&lt;year&gt;2009&lt;/year&gt;&lt;/dates&gt;&lt;urls&gt;&lt;/urls&gt;&lt;/record&gt;&lt;/Cite&gt;&lt;/EndNote&gt;</w:instrText>
        </w:r>
        <w:r w:rsidR="009C0120" w:rsidRPr="00A76831">
          <w:fldChar w:fldCharType="separate"/>
        </w:r>
        <w:r w:rsidR="009C0120" w:rsidRPr="00A76831">
          <w:rPr>
            <w:noProof/>
            <w:vertAlign w:val="superscript"/>
          </w:rPr>
          <w:t>31</w:t>
        </w:r>
        <w:r w:rsidR="009C0120" w:rsidRPr="00A76831">
          <w:fldChar w:fldCharType="end"/>
        </w:r>
      </w:hyperlink>
      <w:r w:rsidR="00C469B7" w:rsidRPr="00A76831">
        <w:t>.</w:t>
      </w:r>
      <w:r w:rsidR="000042E4" w:rsidRPr="00A76831">
        <w:t xml:space="preserve">  </w:t>
      </w:r>
      <w:r w:rsidR="004D1EF6" w:rsidRPr="00A76831">
        <w:t>Finally, a</w:t>
      </w:r>
      <w:r w:rsidR="00745BC8" w:rsidRPr="00A76831">
        <w:t xml:space="preserve"> study</w:t>
      </w:r>
      <w:hyperlink w:anchor="_ENREF_33" w:tooltip="Brown, 2013 #24" w:history="1">
        <w:r w:rsidR="009C0120" w:rsidRPr="00A76831">
          <w:fldChar w:fldCharType="begin"/>
        </w:r>
        <w:r w:rsidR="009C0120" w:rsidRPr="00A76831">
          <w:instrText xml:space="preserve"> ADDIN EN.CITE &lt;EndNote&gt;&lt;Cite&gt;&lt;Author&gt;Brown&lt;/Author&gt;&lt;Year&gt;2013&lt;/Year&gt;&lt;RecNum&gt;24&lt;/RecNum&gt;&lt;DisplayText&gt;&lt;style face="superscript"&gt;33&lt;/style&gt;&lt;/DisplayText&gt;&lt;record&gt;&lt;rec-number&gt;24&lt;/rec-number&gt;&lt;foreign-keys&gt;&lt;key app="EN" db-id="9rsetxv2v000s8exe5bvzdfgrt5r09wvwex9"&gt;24&lt;/key&gt;&lt;/foreign-keys&gt;&lt;ref-type name="Journal Article"&gt;17&lt;/ref-type&gt;&lt;contributors&gt;&lt;authors&gt;&lt;author&gt;Brown, S. S.&lt;/author&gt;&lt;author&gt;Dubé, W. P.&lt;/author&gt;&lt;author&gt;Bahreini, R.&lt;/author&gt;&lt;author&gt;Middlebrook, A. M.&lt;/author&gt;&lt;author&gt;Brock, C. A.&lt;/author&gt;&lt;author&gt;Warneke, C.&lt;/author&gt;&lt;author&gt;de Gouw, J. A.&lt;/author&gt;&lt;author&gt;Washenfelder, R. A.&lt;/author&gt;&lt;author&gt;Atlas, E.&lt;/author&gt;&lt;author&gt;Peischl, J.&lt;/author&gt;&lt;author&gt;Ryerson, T. B.&lt;/author&gt;&lt;author&gt;Holloway, J. S.&lt;/author&gt;&lt;author&gt;Schwarz, J. P.&lt;/author&gt;&lt;author&gt;Spackman, R.&lt;/author&gt;&lt;author&gt;Trainer, M.&lt;/author&gt;&lt;author&gt;Parrish, D. D.&lt;/author&gt;&lt;author&gt;Fehsenfeld, F. C.&lt;/author&gt;&lt;author&gt;Ravishankara, A. R.&lt;/author&gt;&lt;/authors&gt;&lt;/contributors&gt;&lt;titles&gt;&lt;title&gt;Biogenic VOC oxidation and organic aerosol formation in an urban noctural boundary layer: Aircraft vertical profiles in Houston, TX&lt;/title&gt;&lt;secondary-title&gt;Atmos. Chem. Phys.&lt;/secondary-title&gt;&lt;/titles&gt;&lt;periodical&gt;&lt;full-title&gt;Atmos. Chem. Phys.&lt;/full-title&gt;&lt;/periodical&gt;&lt;pages&gt;11317-11337&lt;/pages&gt;&lt;volume&gt;13&lt;/volume&gt;&lt;keywords&gt;&lt;keyword&gt;NO3 SOA&lt;/keyword&gt;&lt;/keywords&gt;&lt;dates&gt;&lt;year&gt;2013&lt;/year&gt;&lt;/dates&gt;&lt;urls&gt;&lt;/urls&gt;&lt;electronic-resource-num&gt;doi:10.5194/acp-13-11317-2013&lt;/electronic-resource-num&gt;&lt;/record&gt;&lt;/Cite&gt;&lt;/EndNote&gt;</w:instrText>
        </w:r>
        <w:r w:rsidR="009C0120" w:rsidRPr="00A76831">
          <w:fldChar w:fldCharType="separate"/>
        </w:r>
        <w:r w:rsidR="009C0120" w:rsidRPr="00A76831">
          <w:rPr>
            <w:noProof/>
            <w:vertAlign w:val="superscript"/>
          </w:rPr>
          <w:t>33</w:t>
        </w:r>
        <w:r w:rsidR="009C0120" w:rsidRPr="00A76831">
          <w:fldChar w:fldCharType="end"/>
        </w:r>
      </w:hyperlink>
      <w:r w:rsidR="00745BC8" w:rsidRPr="00A76831">
        <w:t xml:space="preserve"> in</w:t>
      </w:r>
      <w:r w:rsidR="001A37CE" w:rsidRPr="00A76831">
        <w:t xml:space="preserve"> </w:t>
      </w:r>
      <w:r w:rsidR="00F21B46" w:rsidRPr="00A76831">
        <w:t>Houston</w:t>
      </w:r>
      <w:r w:rsidR="00745BC8" w:rsidRPr="00A76831">
        <w:t xml:space="preserve"> in 2006</w:t>
      </w:r>
      <w:r w:rsidR="00B30618" w:rsidRPr="00A76831">
        <w:t xml:space="preserve"> </w:t>
      </w:r>
      <w:r w:rsidR="00ED7A85" w:rsidRPr="00A76831">
        <w:t>provided</w:t>
      </w:r>
      <w:r w:rsidR="000042E4" w:rsidRPr="00A76831">
        <w:t xml:space="preserve"> evidence </w:t>
      </w:r>
      <w:r w:rsidR="004D1EF6" w:rsidRPr="00A76831">
        <w:t xml:space="preserve">of </w:t>
      </w:r>
      <w:r w:rsidR="000042E4" w:rsidRPr="00A76831">
        <w:t xml:space="preserve">an </w:t>
      </w:r>
      <w:r w:rsidR="004955D1" w:rsidRPr="00A76831">
        <w:t>SOA</w:t>
      </w:r>
      <w:r w:rsidR="000042E4" w:rsidRPr="00A76831">
        <w:t xml:space="preserve"> source </w:t>
      </w:r>
      <w:r w:rsidR="001A37CE" w:rsidRPr="00A76831">
        <w:t>from NO</w:t>
      </w:r>
      <w:r w:rsidR="001A37CE" w:rsidRPr="00A76831">
        <w:rPr>
          <w:vertAlign w:val="subscript"/>
        </w:rPr>
        <w:t>3</w:t>
      </w:r>
      <w:r w:rsidR="001A37CE" w:rsidRPr="00A76831">
        <w:t>-</w:t>
      </w:r>
      <w:r w:rsidR="00461DA1" w:rsidRPr="00A76831">
        <w:t xml:space="preserve">monoterpene </w:t>
      </w:r>
      <w:r w:rsidR="000042E4" w:rsidRPr="00A76831">
        <w:t xml:space="preserve">oxidation </w:t>
      </w:r>
      <w:r w:rsidR="001A37CE" w:rsidRPr="00A76831">
        <w:t>in</w:t>
      </w:r>
      <w:r w:rsidR="000042E4" w:rsidRPr="00A76831">
        <w:t xml:space="preserve"> the nocturnal boundary layer.</w:t>
      </w:r>
    </w:p>
    <w:p w14:paraId="491CC011" w14:textId="77777777" w:rsidR="00104182" w:rsidRPr="00A76831" w:rsidRDefault="00104182" w:rsidP="00A76831">
      <w:pPr>
        <w:spacing w:line="480" w:lineRule="auto"/>
        <w:jc w:val="both"/>
      </w:pPr>
    </w:p>
    <w:p w14:paraId="1A35D5D8" w14:textId="5D52CFA4" w:rsidR="007E7772" w:rsidRPr="00A76831" w:rsidRDefault="00104182" w:rsidP="00A76831">
      <w:pPr>
        <w:spacing w:line="480" w:lineRule="auto"/>
        <w:jc w:val="both"/>
      </w:pPr>
      <w:r w:rsidRPr="00A76831">
        <w:t>Here, we present measurements from nighttime flights</w:t>
      </w:r>
      <w:r w:rsidR="00076E4A" w:rsidRPr="00A76831">
        <w:t xml:space="preserve"> </w:t>
      </w:r>
      <w:r w:rsidRPr="00A76831">
        <w:t>during the SENEX</w:t>
      </w:r>
      <w:r w:rsidR="009D464C" w:rsidRPr="00A76831">
        <w:t xml:space="preserve"> (Research at the nexus between air quality and climate in the Southeast U.S.) campaign.</w:t>
      </w:r>
      <w:r w:rsidR="00125D1D" w:rsidRPr="00A76831">
        <w:t xml:space="preserve">  </w:t>
      </w:r>
      <w:r w:rsidR="00C834A1" w:rsidRPr="00A76831">
        <w:t xml:space="preserve">Summertime </w:t>
      </w:r>
      <w:r w:rsidR="0020529C" w:rsidRPr="00A76831">
        <w:t xml:space="preserve">BVOC </w:t>
      </w:r>
      <w:r w:rsidR="00C834A1" w:rsidRPr="00A76831">
        <w:t xml:space="preserve">emission rates </w:t>
      </w:r>
      <w:r w:rsidR="0020529C" w:rsidRPr="00A76831">
        <w:t>in the Southeast U.S. rival those of tropical regions</w:t>
      </w:r>
      <w:r w:rsidR="009C0120" w:rsidRPr="00A76831">
        <w:fldChar w:fldCharType="begin"/>
      </w:r>
      <w:r w:rsidR="009C0120" w:rsidRPr="00A76831">
        <w:instrText xml:space="preserve"> ADDIN EN.CITE &lt;EndNote&gt;&lt;Cite&gt;&lt;Author&gt;Goldstein&lt;/Author&gt;&lt;Year&gt;2009&lt;/Year&gt;&lt;RecNum&gt;57&lt;/RecNum&gt;&lt;DisplayText&gt;&lt;style face="superscript"&gt;34,35&lt;/style&gt;&lt;/DisplayText&gt;&lt;record&gt;&lt;rec-number&gt;57&lt;/rec-number&gt;&lt;foreign-keys&gt;&lt;key app="EN" db-id="9rsetxv2v000s8exe5bvzdfgrt5r09wvwex9"&gt;57&lt;/key&gt;&lt;/foreign-keys&gt;&lt;ref-type name="Journal Article"&gt;17&lt;/ref-type&gt;&lt;contributors&gt;&lt;authors&gt;&lt;author&gt;Goldstein, A. H.&lt;/author&gt;&lt;author&gt;Koven, C. D.&lt;/author&gt;&lt;author&gt;Heald, C. L.&lt;/author&gt;&lt;author&gt;Fung, I. Y.&lt;/author&gt;&lt;/authors&gt;&lt;/contributors&gt;&lt;titles&gt;&lt;title&gt;Biogenic carbon and anthropogenic pollutants combine to form a cooling haze over the southeastern United States&lt;/title&gt;&lt;secondary-title&gt;Proc. Natl. Acad. Sci.&lt;/secondary-title&gt;&lt;/titles&gt;&lt;periodical&gt;&lt;full-title&gt;Proc. Natl. Acad. Sci.&lt;/full-title&gt;&lt;/periodical&gt;&lt;pages&gt;8835-8840&lt;/pages&gt;&lt;volume&gt;106&lt;/volume&gt;&lt;number&gt;22&lt;/number&gt;&lt;dates&gt;&lt;year&gt;2009&lt;/year&gt;&lt;/dates&gt;&lt;urls&gt;&lt;/urls&gt;&lt;/record&gt;&lt;/Cite&gt;&lt;Cite&gt;&lt;Author&gt;Guenther&lt;/Author&gt;&lt;Year&gt;2006&lt;/Year&gt;&lt;RecNum&gt;68&lt;/RecNum&gt;&lt;record&gt;&lt;rec-number&gt;68&lt;/rec-number&gt;&lt;foreign-keys&gt;&lt;key app="EN" db-id="9rsetxv2v000s8exe5bvzdfgrt5r09wvwex9"&gt;68&lt;/key&gt;&lt;/foreign-keys&gt;&lt;ref-type name="Journal Article"&gt;17&lt;/ref-type&gt;&lt;contributors&gt;&lt;authors&gt;&lt;author&gt;Guenther, A.&lt;/author&gt;&lt;author&gt;Karl, T.&lt;/author&gt;&lt;author&gt;Harley, P.&lt;/author&gt;&lt;author&gt;Wiedinmyer, C.&lt;/author&gt;&lt;author&gt;Palmer, P. I.&lt;/author&gt;&lt;author&gt;Geron, C.&lt;/author&gt;&lt;/authors&gt;&lt;/contributors&gt;&lt;titles&gt;&lt;title&gt;Estimates of global terrestrial isoprene emissions using MEGAN (Model of Emissions of Gases and Aerosols from Nature)&lt;/title&gt;&lt;secondary-title&gt;Atmos. Chem. Phys.&lt;/secondary-title&gt;&lt;/titles&gt;&lt;periodical&gt;&lt;full-title&gt;Atmos. Chem. Phys.&lt;/full-title&gt;&lt;/periodical&gt;&lt;pages&gt;3181-3210&lt;/pages&gt;&lt;volume&gt;6&lt;/volume&gt;&lt;keywords&gt;&lt;keyword&gt;Biogenic emissions&lt;/keyword&gt;&lt;/keywords&gt;&lt;dates&gt;&lt;year&gt;2006&lt;/year&gt;&lt;/dates&gt;&lt;urls&gt;&lt;/urls&gt;&lt;/record&gt;&lt;/Cite&gt;&lt;/EndNote&gt;</w:instrText>
      </w:r>
      <w:r w:rsidR="009C0120" w:rsidRPr="00A76831">
        <w:fldChar w:fldCharType="separate"/>
      </w:r>
      <w:hyperlink w:anchor="_ENREF_34" w:tooltip="Goldstein, 2009 #57" w:history="1">
        <w:r w:rsidR="009C0120" w:rsidRPr="00A76831">
          <w:rPr>
            <w:noProof/>
            <w:vertAlign w:val="superscript"/>
          </w:rPr>
          <w:t>34</w:t>
        </w:r>
      </w:hyperlink>
      <w:r w:rsidR="009C0120" w:rsidRPr="00A76831">
        <w:rPr>
          <w:noProof/>
          <w:vertAlign w:val="superscript"/>
        </w:rPr>
        <w:t>,</w:t>
      </w:r>
      <w:hyperlink w:anchor="_ENREF_35" w:tooltip="Guenther, 2006 #68" w:history="1">
        <w:r w:rsidR="009C0120" w:rsidRPr="00A76831">
          <w:rPr>
            <w:noProof/>
            <w:vertAlign w:val="superscript"/>
          </w:rPr>
          <w:t>35</w:t>
        </w:r>
      </w:hyperlink>
      <w:r w:rsidR="009C0120" w:rsidRPr="00A76831">
        <w:fldChar w:fldCharType="end"/>
      </w:r>
      <w:r w:rsidR="00326173" w:rsidRPr="00A76831">
        <w:t>.</w:t>
      </w:r>
      <w:r w:rsidR="004236CE" w:rsidRPr="00A76831">
        <w:t xml:space="preserve"> </w:t>
      </w:r>
      <w:r w:rsidR="004952D4" w:rsidRPr="00A76831">
        <w:t xml:space="preserve">The upper </w:t>
      </w:r>
      <w:r w:rsidR="004952D4" w:rsidRPr="00A76831">
        <w:lastRenderedPageBreak/>
        <w:t>panels in Fig. 2 show</w:t>
      </w:r>
      <w:r w:rsidR="00FC114B" w:rsidRPr="00A76831">
        <w:t xml:space="preserve"> </w:t>
      </w:r>
      <w:r w:rsidR="0052574B" w:rsidRPr="00A76831">
        <w:t xml:space="preserve">observed </w:t>
      </w:r>
      <w:r w:rsidR="00FC114B" w:rsidRPr="00A76831">
        <w:t>NO</w:t>
      </w:r>
      <w:r w:rsidR="00FC114B" w:rsidRPr="00A76831">
        <w:rPr>
          <w:vertAlign w:val="subscript"/>
        </w:rPr>
        <w:t>2</w:t>
      </w:r>
      <w:r w:rsidR="00FC114B" w:rsidRPr="00A76831">
        <w:t xml:space="preserve"> and isoprene </w:t>
      </w:r>
      <w:r w:rsidR="0052574B" w:rsidRPr="00A76831">
        <w:t>mixing ratios</w:t>
      </w:r>
      <w:r w:rsidR="004B48C4" w:rsidRPr="00A76831" w:rsidDel="00911249">
        <w:t xml:space="preserve"> </w:t>
      </w:r>
      <w:r w:rsidR="004B48C4" w:rsidRPr="00A76831">
        <w:t xml:space="preserve">along the </w:t>
      </w:r>
      <w:r w:rsidR="004B48C4" w:rsidRPr="00A76831" w:rsidDel="00911249">
        <w:t>flight tracks</w:t>
      </w:r>
      <w:r w:rsidR="00FC114B" w:rsidRPr="00A76831">
        <w:t>.</w:t>
      </w:r>
      <w:r w:rsidR="003642F3" w:rsidRPr="00A76831">
        <w:t xml:space="preserve">  Residual layer isoprene was widespread, while NO</w:t>
      </w:r>
      <w:r w:rsidR="003642F3" w:rsidRPr="00A76831">
        <w:rPr>
          <w:vertAlign w:val="subscript"/>
        </w:rPr>
        <w:t>2</w:t>
      </w:r>
      <w:r w:rsidR="003642F3" w:rsidRPr="00A76831">
        <w:t xml:space="preserve"> </w:t>
      </w:r>
      <w:r w:rsidR="00386317" w:rsidRPr="00A76831">
        <w:t>was</w:t>
      </w:r>
      <w:r w:rsidR="003642F3" w:rsidRPr="00A76831">
        <w:t xml:space="preserve"> localized in regions downwind of major urban areas and power plants.</w:t>
      </w:r>
      <w:r w:rsidR="00D129B4" w:rsidRPr="00A76831">
        <w:t xml:space="preserve">  </w:t>
      </w:r>
      <w:r w:rsidR="007E7772" w:rsidRPr="00A76831">
        <w:t xml:space="preserve">The </w:t>
      </w:r>
      <w:r w:rsidR="00F21B46" w:rsidRPr="00A76831">
        <w:t>aircraft</w:t>
      </w:r>
      <w:r w:rsidR="006D3152" w:rsidRPr="00A76831">
        <w:t xml:space="preserve"> </w:t>
      </w:r>
      <w:proofErr w:type="spellStart"/>
      <w:r w:rsidR="007E7772" w:rsidRPr="00A76831">
        <w:t>instrument</w:t>
      </w:r>
      <w:r w:rsidR="0030264A" w:rsidRPr="00A76831">
        <w:t>ion</w:t>
      </w:r>
      <w:proofErr w:type="spellEnd"/>
      <w:r w:rsidR="007E7772" w:rsidRPr="00A76831">
        <w:t xml:space="preserve"> is described in </w:t>
      </w:r>
      <w:r w:rsidR="00791DD5" w:rsidRPr="00A76831">
        <w:t xml:space="preserve">the </w:t>
      </w:r>
      <w:r w:rsidR="00145757" w:rsidRPr="00A76831">
        <w:t xml:space="preserve">SI </w:t>
      </w:r>
      <w:r w:rsidR="00791DD5" w:rsidRPr="00A76831">
        <w:t xml:space="preserve">and further in </w:t>
      </w:r>
      <w:r w:rsidR="007E7772" w:rsidRPr="00A76831">
        <w:t xml:space="preserve">Warneke </w:t>
      </w:r>
      <w:r w:rsidR="007E7772" w:rsidRPr="00A76831">
        <w:rPr>
          <w:i/>
        </w:rPr>
        <w:t>et al</w:t>
      </w:r>
      <w:r w:rsidR="007E7772" w:rsidRPr="00A76831">
        <w:t>.</w:t>
      </w:r>
      <w:r w:rsidR="00326173" w:rsidRPr="00A76831">
        <w:t xml:space="preserve"> </w:t>
      </w:r>
      <w:hyperlink w:anchor="_ENREF_36" w:tooltip="Warneke, 2016 #70" w:history="1">
        <w:r w:rsidR="009C0120" w:rsidRPr="00A76831">
          <w:fldChar w:fldCharType="begin">
            <w:fldData xml:space="preserve">PEVuZE5vdGU+PENpdGU+PEF1dGhvcj5XYXJuZWtlPC9BdXRob3I+PFllYXI+MjAxNjwvWWVhcj48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</w:fldData>
          </w:fldChar>
        </w:r>
        <w:r w:rsidR="009C0120" w:rsidRPr="00A76831">
          <w:instrText xml:space="preserve"> ADDIN EN.CITE </w:instrText>
        </w:r>
        <w:r w:rsidR="009C0120" w:rsidRPr="00A76831">
          <w:fldChar w:fldCharType="begin">
            <w:fldData xml:space="preserve">PEVuZE5vdGU+PENpdGU+PEF1dGhvcj5XYXJuZWtlPC9BdXRob3I+PFllYXI+MjAxNjwvWWVhcj48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36</w:t>
        </w:r>
        <w:r w:rsidR="009C0120" w:rsidRPr="00A76831">
          <w:fldChar w:fldCharType="end"/>
        </w:r>
      </w:hyperlink>
      <w:r w:rsidR="007E7772" w:rsidRPr="00A76831">
        <w:t>.</w:t>
      </w:r>
    </w:p>
    <w:p w14:paraId="6AB0E839" w14:textId="77777777" w:rsidR="00735AE6" w:rsidRPr="00A76831" w:rsidRDefault="00735AE6" w:rsidP="00A76831">
      <w:pPr>
        <w:spacing w:line="480" w:lineRule="auto"/>
        <w:jc w:val="both"/>
      </w:pPr>
    </w:p>
    <w:p w14:paraId="678D8A16" w14:textId="62844B57" w:rsidR="00DE6888" w:rsidRPr="00A76831" w:rsidRDefault="00765907" w:rsidP="00A76831">
      <w:pPr>
        <w:spacing w:line="480" w:lineRule="auto"/>
        <w:jc w:val="both"/>
        <w:rPr>
          <w:b/>
        </w:rPr>
      </w:pPr>
      <w:r w:rsidRPr="00A76831">
        <w:rPr>
          <w:b/>
        </w:rPr>
        <w:t>Nocturnal</w:t>
      </w:r>
      <w:r w:rsidR="00DE6888" w:rsidRPr="00A76831">
        <w:rPr>
          <w:b/>
        </w:rPr>
        <w:t xml:space="preserve"> competition between NO</w:t>
      </w:r>
      <w:r w:rsidR="00DE6888" w:rsidRPr="00A76831">
        <w:rPr>
          <w:b/>
          <w:vertAlign w:val="subscript"/>
        </w:rPr>
        <w:t>3</w:t>
      </w:r>
      <w:r w:rsidR="00DE6888" w:rsidRPr="00A76831">
        <w:rPr>
          <w:b/>
        </w:rPr>
        <w:t xml:space="preserve"> and O</w:t>
      </w:r>
      <w:r w:rsidR="00DE6888" w:rsidRPr="00A76831">
        <w:rPr>
          <w:b/>
          <w:vertAlign w:val="subscript"/>
        </w:rPr>
        <w:t>3</w:t>
      </w:r>
      <w:r w:rsidR="00DE6888" w:rsidRPr="00A76831">
        <w:rPr>
          <w:b/>
        </w:rPr>
        <w:t xml:space="preserve"> oxidation </w:t>
      </w:r>
    </w:p>
    <w:p w14:paraId="378EC7E3" w14:textId="4753E84D" w:rsidR="008039F5" w:rsidRPr="00A76831" w:rsidRDefault="00DB2BC6" w:rsidP="00A76831">
      <w:pPr>
        <w:spacing w:line="480" w:lineRule="auto"/>
        <w:jc w:val="both"/>
      </w:pPr>
      <w:r w:rsidRPr="00A76831">
        <w:t>During the onset of nocturnal stratification</w:t>
      </w:r>
      <w:r w:rsidR="00F35E12" w:rsidRPr="00A76831">
        <w:t>,</w:t>
      </w:r>
      <w:r w:rsidRPr="00A76831">
        <w:t xml:space="preserve"> </w:t>
      </w:r>
      <w:r w:rsidR="00BC0577" w:rsidRPr="00A76831">
        <w:t>mean isoprene and monoterpen</w:t>
      </w:r>
      <w:r w:rsidR="00735AE6" w:rsidRPr="00A76831">
        <w:t>e mixing ratios were</w:t>
      </w:r>
      <w:r w:rsidR="00BC0577" w:rsidRPr="00A76831">
        <w:t xml:space="preserve"> </w:t>
      </w:r>
      <w:r w:rsidR="00DD2FE9" w:rsidRPr="00A76831">
        <w:t>710</w:t>
      </w:r>
      <w:r w:rsidR="00BC0577" w:rsidRPr="00A76831">
        <w:t xml:space="preserve"> and </w:t>
      </w:r>
      <w:r w:rsidR="00DD2FE9" w:rsidRPr="00A76831">
        <w:t>37 pptv</w:t>
      </w:r>
      <w:r w:rsidR="00BC0577" w:rsidRPr="00A76831">
        <w:t xml:space="preserve"> respectively</w:t>
      </w:r>
      <w:r w:rsidR="00105AFD" w:rsidRPr="00A76831">
        <w:t xml:space="preserve"> (Fig</w:t>
      </w:r>
      <w:r w:rsidR="003631AB" w:rsidRPr="00A76831">
        <w:t>.</w:t>
      </w:r>
      <w:r w:rsidR="00105AFD" w:rsidRPr="00A76831">
        <w:t xml:space="preserve"> S1)</w:t>
      </w:r>
      <w:r w:rsidR="00735AE6" w:rsidRPr="00A76831">
        <w:t>, while</w:t>
      </w:r>
      <w:r w:rsidR="008E6BAA" w:rsidRPr="00A76831">
        <w:t xml:space="preserve"> </w:t>
      </w:r>
      <w:r w:rsidR="00A36E47" w:rsidRPr="00A76831">
        <w:t>O</w:t>
      </w:r>
      <w:r w:rsidR="00A36E47" w:rsidRPr="00A76831">
        <w:rPr>
          <w:vertAlign w:val="subscript"/>
        </w:rPr>
        <w:t>3</w:t>
      </w:r>
      <w:r w:rsidR="00A36E47" w:rsidRPr="00A76831">
        <w:t xml:space="preserve"> </w:t>
      </w:r>
      <w:r w:rsidR="003009E9" w:rsidRPr="00A76831">
        <w:t>was</w:t>
      </w:r>
      <w:r w:rsidR="00A36E47" w:rsidRPr="00A76831">
        <w:t xml:space="preserve"> </w:t>
      </w:r>
      <w:r w:rsidR="00A821A5" w:rsidRPr="00A76831">
        <w:t>40</w:t>
      </w:r>
      <w:r w:rsidR="00A169EE" w:rsidRPr="00A76831">
        <w:t>-</w:t>
      </w:r>
      <w:r w:rsidR="00A821A5" w:rsidRPr="00A76831">
        <w:t>55</w:t>
      </w:r>
      <w:r w:rsidR="008316FA" w:rsidRPr="00A76831">
        <w:t xml:space="preserve"> ppbv. </w:t>
      </w:r>
      <w:r w:rsidR="00E34BCD" w:rsidRPr="00A76831">
        <w:t>Observed NO</w:t>
      </w:r>
      <w:r w:rsidR="00E34BCD" w:rsidRPr="00A76831">
        <w:rPr>
          <w:vertAlign w:val="subscript"/>
        </w:rPr>
        <w:t>x</w:t>
      </w:r>
      <w:r w:rsidR="00E34BCD" w:rsidRPr="00A76831">
        <w:t xml:space="preserve"> varied from approximately 0.1 ppbv in background air to </w:t>
      </w:r>
      <w:r w:rsidR="000906C2" w:rsidRPr="00A76831">
        <w:t xml:space="preserve">tens </w:t>
      </w:r>
      <w:r w:rsidR="00E34BCD" w:rsidRPr="00A76831">
        <w:t xml:space="preserve">of ppbv </w:t>
      </w:r>
      <w:r w:rsidR="000906C2" w:rsidRPr="00A76831">
        <w:t xml:space="preserve">within </w:t>
      </w:r>
      <w:r w:rsidR="00D57FCE" w:rsidRPr="00A76831">
        <w:t xml:space="preserve">power plant </w:t>
      </w:r>
      <w:r w:rsidR="000906C2" w:rsidRPr="00A76831">
        <w:t>plumes</w:t>
      </w:r>
      <w:r w:rsidR="003009E9" w:rsidRPr="00A76831">
        <w:t>.</w:t>
      </w:r>
      <w:r w:rsidR="00F403C3" w:rsidRPr="00A76831">
        <w:t xml:space="preserve"> </w:t>
      </w:r>
      <w:r w:rsidR="003009E9" w:rsidRPr="00A76831">
        <w:t>C</w:t>
      </w:r>
      <w:r w:rsidR="00F403C3" w:rsidRPr="00A76831">
        <w:t xml:space="preserve">orresponding </w:t>
      </w:r>
      <w:r w:rsidR="003677E6" w:rsidRPr="00A76831">
        <w:t>NO</w:t>
      </w:r>
      <w:r w:rsidR="003677E6" w:rsidRPr="00A76831">
        <w:rPr>
          <w:vertAlign w:val="subscript"/>
        </w:rPr>
        <w:t>3</w:t>
      </w:r>
      <w:r w:rsidR="00F403C3" w:rsidRPr="00A76831">
        <w:t xml:space="preserve"> </w:t>
      </w:r>
      <w:r w:rsidR="00A36E47" w:rsidRPr="00A76831">
        <w:t>production rate</w:t>
      </w:r>
      <w:r w:rsidR="003009E9" w:rsidRPr="00A76831">
        <w:t>s</w:t>
      </w:r>
      <w:r w:rsidR="00985EB3" w:rsidRPr="00A76831">
        <w:t xml:space="preserve"> (</w:t>
      </w:r>
      <w:r w:rsidR="00985EB3" w:rsidRPr="00A76831">
        <w:rPr>
          <w:i/>
        </w:rPr>
        <w:t>P</w:t>
      </w:r>
      <w:r w:rsidR="00985EB3" w:rsidRPr="00A76831">
        <w:t>NO</w:t>
      </w:r>
      <w:r w:rsidR="00985EB3" w:rsidRPr="00A76831">
        <w:rPr>
          <w:vertAlign w:val="subscript"/>
        </w:rPr>
        <w:t>3</w:t>
      </w:r>
      <w:r w:rsidR="00985EB3" w:rsidRPr="00A76831">
        <w:t>)</w:t>
      </w:r>
      <w:r w:rsidR="00F403C3" w:rsidRPr="00A76831">
        <w:t>, defined from the reaction of NO</w:t>
      </w:r>
      <w:r w:rsidR="00F403C3" w:rsidRPr="00A76831">
        <w:rPr>
          <w:vertAlign w:val="subscript"/>
        </w:rPr>
        <w:t>2</w:t>
      </w:r>
      <w:r w:rsidR="00F403C3" w:rsidRPr="00A76831">
        <w:t xml:space="preserve"> with O</w:t>
      </w:r>
      <w:r w:rsidR="00F403C3" w:rsidRPr="00A76831">
        <w:rPr>
          <w:vertAlign w:val="subscript"/>
        </w:rPr>
        <w:t>3</w:t>
      </w:r>
      <w:r w:rsidR="003677E6" w:rsidRPr="00A76831">
        <w:t xml:space="preserve"> (Eqn. </w:t>
      </w:r>
      <w:r w:rsidR="00157F34" w:rsidRPr="00A76831">
        <w:t>S</w:t>
      </w:r>
      <w:r w:rsidR="00325198" w:rsidRPr="00A76831">
        <w:t>3</w:t>
      </w:r>
      <w:r w:rsidR="003677E6" w:rsidRPr="00A76831">
        <w:t>)</w:t>
      </w:r>
      <w:r w:rsidR="00F403C3" w:rsidRPr="00A76831">
        <w:t>, varied</w:t>
      </w:r>
      <w:r w:rsidR="00076113" w:rsidRPr="00A76831">
        <w:t xml:space="preserve"> between </w:t>
      </w:r>
      <w:r w:rsidR="000B6D13" w:rsidRPr="00A76831">
        <w:t>0.01</w:t>
      </w:r>
      <w:r w:rsidR="00076113" w:rsidRPr="00A76831">
        <w:t xml:space="preserve"> and </w:t>
      </w:r>
      <w:r w:rsidR="000B6D13" w:rsidRPr="00A76831">
        <w:t>1.2</w:t>
      </w:r>
      <w:r w:rsidR="00076113" w:rsidRPr="00A76831">
        <w:t xml:space="preserve"> ppbv hr</w:t>
      </w:r>
      <w:r w:rsidR="00F43723" w:rsidRPr="00A76831">
        <w:rPr>
          <w:vertAlign w:val="superscript"/>
        </w:rPr>
        <w:noBreakHyphen/>
      </w:r>
      <w:r w:rsidR="00076113" w:rsidRPr="00A76831">
        <w:rPr>
          <w:vertAlign w:val="superscript"/>
        </w:rPr>
        <w:t>1</w:t>
      </w:r>
      <w:r w:rsidR="00076113" w:rsidRPr="00A76831">
        <w:t xml:space="preserve"> </w:t>
      </w:r>
      <w:r w:rsidR="00992FE3" w:rsidRPr="00A76831">
        <w:t xml:space="preserve">with a mean of 0.1 </w:t>
      </w:r>
      <w:r w:rsidR="00076113" w:rsidRPr="00A76831">
        <w:t>ppb hr</w:t>
      </w:r>
      <w:r w:rsidR="00076113" w:rsidRPr="00A76831">
        <w:rPr>
          <w:vertAlign w:val="superscript"/>
        </w:rPr>
        <w:t>-1</w:t>
      </w:r>
      <w:r w:rsidR="00076113" w:rsidRPr="00A76831">
        <w:t xml:space="preserve">, </w:t>
      </w:r>
      <w:r w:rsidR="0058567F" w:rsidRPr="00A76831">
        <w:t xml:space="preserve">and </w:t>
      </w:r>
      <w:r w:rsidR="00076113" w:rsidRPr="00A76831">
        <w:t>are comp</w:t>
      </w:r>
      <w:r w:rsidR="00221378" w:rsidRPr="00A76831">
        <w:t xml:space="preserve">arable with </w:t>
      </w:r>
      <w:r w:rsidR="00985EB3" w:rsidRPr="00A76831">
        <w:t>previous studies</w:t>
      </w:r>
      <w:r w:rsidR="00221378" w:rsidRPr="00A76831">
        <w:t xml:space="preserve"> </w:t>
      </w:r>
      <w:r w:rsidR="003009E9" w:rsidRPr="00A76831">
        <w:t>where</w:t>
      </w:r>
      <w:r w:rsidR="0041783B" w:rsidRPr="00A76831">
        <w:t xml:space="preserve"> </w:t>
      </w:r>
      <w:r w:rsidR="00221378" w:rsidRPr="00A76831">
        <w:t>significant NO</w:t>
      </w:r>
      <w:r w:rsidR="00221378" w:rsidRPr="00A76831">
        <w:rPr>
          <w:vertAlign w:val="subscript"/>
        </w:rPr>
        <w:t>3</w:t>
      </w:r>
      <w:r w:rsidR="00221378" w:rsidRPr="00A76831">
        <w:t xml:space="preserve"> </w:t>
      </w:r>
      <w:r w:rsidR="00AC5809" w:rsidRPr="00A76831">
        <w:t>(10-100</w:t>
      </w:r>
      <w:r w:rsidR="003631AB" w:rsidRPr="00A76831">
        <w:t>’</w:t>
      </w:r>
      <w:r w:rsidR="00AC5809" w:rsidRPr="00A76831">
        <w:t xml:space="preserve">s pptv) </w:t>
      </w:r>
      <w:r w:rsidR="00221378" w:rsidRPr="00A76831">
        <w:t>and N</w:t>
      </w:r>
      <w:r w:rsidR="00221378" w:rsidRPr="00A76831">
        <w:rPr>
          <w:vertAlign w:val="subscript"/>
        </w:rPr>
        <w:t>2</w:t>
      </w:r>
      <w:r w:rsidR="00221378" w:rsidRPr="00A76831">
        <w:t>O</w:t>
      </w:r>
      <w:r w:rsidR="00221378" w:rsidRPr="00A76831">
        <w:rPr>
          <w:vertAlign w:val="subscript"/>
        </w:rPr>
        <w:t>5</w:t>
      </w:r>
      <w:r w:rsidR="00221378" w:rsidRPr="00A76831">
        <w:t xml:space="preserve"> </w:t>
      </w:r>
      <w:r w:rsidR="00AC5809" w:rsidRPr="00A76831">
        <w:t>(100-1000</w:t>
      </w:r>
      <w:r w:rsidR="003631AB" w:rsidRPr="00A76831">
        <w:t>’s</w:t>
      </w:r>
      <w:r w:rsidR="00AC5809" w:rsidRPr="00A76831">
        <w:t xml:space="preserve"> pptv) </w:t>
      </w:r>
      <w:r w:rsidR="0041783B" w:rsidRPr="00A76831">
        <w:t xml:space="preserve">mixing ratios </w:t>
      </w:r>
      <w:r w:rsidR="00013F64" w:rsidRPr="00A76831">
        <w:t>were</w:t>
      </w:r>
      <w:r w:rsidR="00221378" w:rsidRPr="00A76831">
        <w:t xml:space="preserve"> observed</w:t>
      </w:r>
      <w:hyperlink w:anchor="_ENREF_31" w:tooltip="Brown, 2009 #25" w:history="1">
        <w:r w:rsidR="009C0120" w:rsidRPr="00A76831">
          <w:fldChar w:fldCharType="begin"/>
        </w:r>
        <w:r w:rsidR="009C0120" w:rsidRPr="00A76831">
          <w:instrText xml:space="preserve"> ADDIN EN.CITE &lt;EndNote&gt;&lt;Cite&gt;&lt;Author&gt;Brown&lt;/Author&gt;&lt;Year&gt;2009&lt;/Year&gt;&lt;RecNum&gt;25&lt;/RecNum&gt;&lt;DisplayText&gt;&lt;style face="superscript"&gt;31&lt;/style&gt;&lt;/DisplayText&gt;&lt;record&gt;&lt;rec-number&gt;25&lt;/rec-number&gt;&lt;foreign-keys&gt;&lt;key app="EN" db-id="9rsetxv2v000s8exe5bvzdfgrt5r09wvwex9"&gt;25&lt;/key&gt;&lt;/foreign-keys&gt;&lt;ref-type name="Journal Article"&gt;17&lt;/ref-type&gt;&lt;contributors&gt;&lt;authors&gt;&lt;author&gt;Brown, S. S.&lt;/author&gt;&lt;author&gt;de Gouw, J. A.&lt;/author&gt;&lt;author&gt;Warneke, C.&lt;/author&gt;&lt;author&gt;Ryerson, T. B.&lt;/author&gt;&lt;author&gt;Dubé, W. P.&lt;/author&gt;&lt;author&gt;Atlas, E.&lt;/author&gt;&lt;author&gt;Weber, R. J.&lt;/author&gt;&lt;author&gt;Peltier, R. E.&lt;/author&gt;&lt;author&gt;Neuman, J. A.&lt;/author&gt;&lt;author&gt;Roberts, J. M.&lt;/author&gt;&lt;author&gt;Swanson, A.&lt;/author&gt;&lt;author&gt;Flocke, F.&lt;/author&gt;&lt;author&gt;McKeen, S. A.&lt;/author&gt;&lt;author&gt;Brioude, J.&lt;/author&gt;&lt;author&gt;Sommariva, R.&lt;/author&gt;&lt;author&gt;Trainer, M.&lt;/author&gt;&lt;author&gt;Fehsenfeld, F. C.&lt;/author&gt;&lt;author&gt;Ravishankara, A. R.&lt;/author&gt;&lt;/authors&gt;&lt;/contributors&gt;&lt;titles&gt;&lt;title&gt;Nocturnal isoprene oxidation over the Northeast United States in summer and its impact on reactive nitrogen partitioning and secondary organic aerosol&lt;/title&gt;&lt;secondary-title&gt;Atmos. Chem. Phys.&lt;/secondary-title&gt;&lt;/titles&gt;&lt;periodical&gt;&lt;full-title&gt;Atmos. Chem. Phys.&lt;/full-title&gt;&lt;/periodical&gt;&lt;pages&gt;3027-3042&lt;/pages&gt;&lt;volume&gt;9&lt;/volume&gt;&lt;keywords&gt;&lt;keyword&gt;NO3 + biogenic VOC&lt;/keyword&gt;&lt;keyword&gt;NO3 + isoprene&lt;/keyword&gt;&lt;keyword&gt;NO3 troposphere&lt;/keyword&gt;&lt;keyword&gt;NO3 SOA&lt;/keyword&gt;&lt;/keywords&gt;&lt;dates&gt;&lt;year&gt;2009&lt;/year&gt;&lt;/dates&gt;&lt;urls&gt;&lt;/urls&gt;&lt;/record&gt;&lt;/Cite&gt;&lt;/EndNote&gt;</w:instrText>
        </w:r>
        <w:r w:rsidR="009C0120" w:rsidRPr="00A76831">
          <w:fldChar w:fldCharType="separate"/>
        </w:r>
        <w:r w:rsidR="009C0120" w:rsidRPr="00A76831">
          <w:rPr>
            <w:noProof/>
            <w:vertAlign w:val="superscript"/>
          </w:rPr>
          <w:t>31</w:t>
        </w:r>
        <w:r w:rsidR="009C0120" w:rsidRPr="00A76831">
          <w:fldChar w:fldCharType="end"/>
        </w:r>
      </w:hyperlink>
      <w:r w:rsidR="00221378" w:rsidRPr="00A76831">
        <w:t>.</w:t>
      </w:r>
      <w:r w:rsidR="00985EB3" w:rsidRPr="00A76831">
        <w:t xml:space="preserve"> </w:t>
      </w:r>
      <w:r w:rsidR="00221378" w:rsidRPr="00A76831">
        <w:t>However,</w:t>
      </w:r>
      <w:r w:rsidR="00A36E47" w:rsidRPr="00A76831">
        <w:t xml:space="preserve"> NO</w:t>
      </w:r>
      <w:r w:rsidR="00A36E47" w:rsidRPr="00A76831">
        <w:rPr>
          <w:vertAlign w:val="subscript"/>
        </w:rPr>
        <w:t>3</w:t>
      </w:r>
      <w:r w:rsidR="00A36E47" w:rsidRPr="00A76831">
        <w:t xml:space="preserve"> during SENEX </w:t>
      </w:r>
      <w:r w:rsidR="00221378" w:rsidRPr="00A76831">
        <w:t>w</w:t>
      </w:r>
      <w:r w:rsidR="00C6351C" w:rsidRPr="00A76831">
        <w:t>as</w:t>
      </w:r>
      <w:r w:rsidR="00221378" w:rsidRPr="00A76831">
        <w:t xml:space="preserve"> </w:t>
      </w:r>
      <w:r w:rsidR="00A36E47" w:rsidRPr="00A76831">
        <w:t>generally below</w:t>
      </w:r>
      <w:r w:rsidR="00C6351C" w:rsidRPr="00A76831">
        <w:t xml:space="preserve"> the</w:t>
      </w:r>
      <w:r w:rsidR="00A36E47" w:rsidRPr="00A76831">
        <w:t xml:space="preserve"> </w:t>
      </w:r>
      <w:r w:rsidR="00F21B46" w:rsidRPr="00A76831">
        <w:t xml:space="preserve">~3 pptv </w:t>
      </w:r>
      <w:r w:rsidR="00A36E47" w:rsidRPr="00A76831">
        <w:t xml:space="preserve">instrument </w:t>
      </w:r>
      <w:r w:rsidR="00E62920" w:rsidRPr="00A76831">
        <w:t>limit of detection</w:t>
      </w:r>
      <w:r w:rsidR="00985EB3" w:rsidRPr="00A76831">
        <w:t xml:space="preserve">, </w:t>
      </w:r>
      <w:r w:rsidR="00221378" w:rsidRPr="00A76831">
        <w:t>and N</w:t>
      </w:r>
      <w:r w:rsidR="00221378" w:rsidRPr="00A76831">
        <w:rPr>
          <w:vertAlign w:val="subscript"/>
        </w:rPr>
        <w:t>2</w:t>
      </w:r>
      <w:r w:rsidR="00221378" w:rsidRPr="00A76831">
        <w:t>O</w:t>
      </w:r>
      <w:r w:rsidR="00221378" w:rsidRPr="00A76831">
        <w:rPr>
          <w:vertAlign w:val="subscript"/>
        </w:rPr>
        <w:t>5</w:t>
      </w:r>
      <w:r w:rsidR="00221378" w:rsidRPr="00A76831">
        <w:t xml:space="preserve"> mixing ratios were </w:t>
      </w:r>
      <w:r w:rsidR="00A25550" w:rsidRPr="00A76831">
        <w:t>commonly</w:t>
      </w:r>
      <w:r w:rsidR="00ED6144" w:rsidRPr="00A76831">
        <w:t xml:space="preserve"> below ~10 pptv outside of </w:t>
      </w:r>
      <w:r w:rsidR="00D57FCE" w:rsidRPr="00A76831">
        <w:t>NO</w:t>
      </w:r>
      <w:r w:rsidR="00D57FCE" w:rsidRPr="00A76831">
        <w:rPr>
          <w:vertAlign w:val="subscript"/>
        </w:rPr>
        <w:t>x</w:t>
      </w:r>
      <w:r w:rsidR="00D57FCE" w:rsidRPr="00A76831">
        <w:t xml:space="preserve"> rich</w:t>
      </w:r>
      <w:r w:rsidR="0041783B" w:rsidRPr="00A76831">
        <w:t xml:space="preserve"> </w:t>
      </w:r>
      <w:r w:rsidR="00ED6144" w:rsidRPr="00A76831">
        <w:t>plumes</w:t>
      </w:r>
      <w:r w:rsidR="0058567F" w:rsidRPr="00A76831">
        <w:t xml:space="preserve">. </w:t>
      </w:r>
      <w:r w:rsidR="0030264A" w:rsidRPr="00A76831">
        <w:t>R</w:t>
      </w:r>
      <w:r w:rsidR="000D6067" w:rsidRPr="00A76831">
        <w:t xml:space="preserve">apid </w:t>
      </w:r>
      <w:r w:rsidR="0086621C" w:rsidRPr="00A76831">
        <w:t>NO</w:t>
      </w:r>
      <w:r w:rsidR="0086621C" w:rsidRPr="00A76831">
        <w:rPr>
          <w:vertAlign w:val="subscript"/>
        </w:rPr>
        <w:t>3</w:t>
      </w:r>
      <w:r w:rsidR="0086621C" w:rsidRPr="00A76831">
        <w:t xml:space="preserve"> </w:t>
      </w:r>
      <w:r w:rsidR="000D6067" w:rsidRPr="00A76831">
        <w:t xml:space="preserve">reactivity </w:t>
      </w:r>
      <w:r w:rsidR="00763B6C" w:rsidRPr="00A76831">
        <w:t>with BVOCs</w:t>
      </w:r>
      <w:r w:rsidR="0030264A" w:rsidRPr="00A76831">
        <w:t xml:space="preserve"> accounted</w:t>
      </w:r>
      <w:r w:rsidR="00763B6C" w:rsidRPr="00A76831">
        <w:t xml:space="preserve"> for </w:t>
      </w:r>
      <w:r w:rsidR="00B17548" w:rsidRPr="00A76831">
        <w:t xml:space="preserve">&gt;90 % </w:t>
      </w:r>
      <w:r w:rsidR="0058567F" w:rsidRPr="00A76831">
        <w:t>of residual layer NO</w:t>
      </w:r>
      <w:r w:rsidR="0058567F" w:rsidRPr="00A76831">
        <w:rPr>
          <w:vertAlign w:val="subscript"/>
        </w:rPr>
        <w:t>3</w:t>
      </w:r>
      <w:r w:rsidR="0058567F" w:rsidRPr="00A76831">
        <w:t xml:space="preserve"> loss </w:t>
      </w:r>
      <w:r w:rsidR="00763B6C" w:rsidRPr="00A76831">
        <w:t xml:space="preserve">on </w:t>
      </w:r>
      <w:r w:rsidR="00A169EE" w:rsidRPr="00A76831">
        <w:t>both</w:t>
      </w:r>
      <w:r w:rsidR="003009E9" w:rsidRPr="00A76831">
        <w:t xml:space="preserve"> flights (Fig.</w:t>
      </w:r>
      <w:r w:rsidR="00763B6C" w:rsidRPr="00A76831">
        <w:t xml:space="preserve"> </w:t>
      </w:r>
      <w:r w:rsidR="00D57FCE" w:rsidRPr="00A76831">
        <w:t>S4</w:t>
      </w:r>
      <w:r w:rsidR="00763B6C" w:rsidRPr="00A76831">
        <w:t>).</w:t>
      </w:r>
    </w:p>
    <w:p w14:paraId="6693CDF3" w14:textId="77777777" w:rsidR="00636C79" w:rsidRPr="00A76831" w:rsidRDefault="00636C79" w:rsidP="00A76831">
      <w:pPr>
        <w:spacing w:line="480" w:lineRule="auto"/>
        <w:jc w:val="both"/>
      </w:pPr>
    </w:p>
    <w:p w14:paraId="6BF1CE36" w14:textId="38A78433" w:rsidR="00D87BDD" w:rsidRPr="00A76831" w:rsidRDefault="0058567F" w:rsidP="00A76831">
      <w:pPr>
        <w:spacing w:line="480" w:lineRule="auto"/>
        <w:jc w:val="both"/>
      </w:pPr>
      <w:proofErr w:type="gramStart"/>
      <w:r w:rsidRPr="00A76831">
        <w:t xml:space="preserve">BVOC </w:t>
      </w:r>
      <w:r w:rsidR="003D7FB1" w:rsidRPr="00A76831">
        <w:t>loss rate</w:t>
      </w:r>
      <w:r w:rsidR="00E75C4B" w:rsidRPr="00A76831">
        <w:t>s</w:t>
      </w:r>
      <w:r w:rsidR="003D7FB1" w:rsidRPr="00A76831">
        <w:t xml:space="preserve"> </w:t>
      </w:r>
      <w:r w:rsidR="00212733" w:rsidRPr="00A76831">
        <w:t xml:space="preserve">to </w:t>
      </w:r>
      <w:r w:rsidR="00B100EC" w:rsidRPr="00A76831">
        <w:t>NO</w:t>
      </w:r>
      <w:r w:rsidR="00B100EC" w:rsidRPr="00A76831">
        <w:rPr>
          <w:vertAlign w:val="subscript"/>
        </w:rPr>
        <w:t>3</w:t>
      </w:r>
      <w:r w:rsidR="00B100EC" w:rsidRPr="00A76831">
        <w:t xml:space="preserve"> </w:t>
      </w:r>
      <w:r w:rsidRPr="00A76831">
        <w:t>and</w:t>
      </w:r>
      <w:r w:rsidR="00B100EC" w:rsidRPr="00A76831">
        <w:t xml:space="preserve"> O</w:t>
      </w:r>
      <w:r w:rsidR="00B100EC" w:rsidRPr="00A76831">
        <w:rPr>
          <w:vertAlign w:val="subscript"/>
        </w:rPr>
        <w:t>3</w:t>
      </w:r>
      <w:r w:rsidR="003D7FB1" w:rsidRPr="00A76831">
        <w:t xml:space="preserve"> provides</w:t>
      </w:r>
      <w:proofErr w:type="gramEnd"/>
      <w:r w:rsidR="003D7FB1" w:rsidRPr="00A76831">
        <w:t xml:space="preserve"> a direct metric for the degree to which NO</w:t>
      </w:r>
      <w:r w:rsidR="008E6BAA" w:rsidRPr="00A76831">
        <w:rPr>
          <w:vertAlign w:val="subscript"/>
        </w:rPr>
        <w:t>x</w:t>
      </w:r>
      <w:r w:rsidR="003D7FB1" w:rsidRPr="00A76831">
        <w:t xml:space="preserve"> competes for BVOC oxidation in the residual </w:t>
      </w:r>
      <w:r w:rsidR="00CF7E2B" w:rsidRPr="00A76831">
        <w:t>layer</w:t>
      </w:r>
      <w:r w:rsidR="009C0120" w:rsidRPr="00A76831">
        <w:fldChar w:fldCharType="begin">
          <w:fldData xml:space="preserve">PEVuZE5vdGU+PENpdGU+PEF1dGhvcj5Ccm93bjwvQXV0aG9yPjxZZWFyPjIwMDk8L1llYXI+PFJl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</w:fldData>
        </w:fldChar>
      </w:r>
      <w:r w:rsidR="009C0120" w:rsidRPr="00A76831">
        <w:instrText xml:space="preserve"> ADDIN EN.CITE </w:instrText>
      </w:r>
      <w:r w:rsidR="009C0120" w:rsidRPr="00A76831">
        <w:fldChar w:fldCharType="begin">
          <w:fldData xml:space="preserve">PEVuZE5vdGU+PENpdGU+PEF1dGhvcj5Ccm93bjwvQXV0aG9yPjxZZWFyPjIwMDk8L1llYXI+PFJl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</w:fldData>
        </w:fldChar>
      </w:r>
      <w:r w:rsidR="009C0120" w:rsidRPr="00A76831">
        <w:instrText xml:space="preserve"> ADDIN EN.CITE.DATA </w:instrText>
      </w:r>
      <w:r w:rsidR="009C0120" w:rsidRPr="00A76831">
        <w:fldChar w:fldCharType="end"/>
      </w:r>
      <w:r w:rsidR="009C0120" w:rsidRPr="00A76831">
        <w:fldChar w:fldCharType="separate"/>
      </w:r>
      <w:hyperlink w:anchor="_ENREF_4" w:tooltip="Draper, 2015 #58" w:history="1">
        <w:r w:rsidR="009C0120" w:rsidRPr="00A76831">
          <w:rPr>
            <w:noProof/>
            <w:vertAlign w:val="superscript"/>
          </w:rPr>
          <w:t>4</w:t>
        </w:r>
      </w:hyperlink>
      <w:r w:rsidR="009C0120" w:rsidRPr="00A76831">
        <w:rPr>
          <w:noProof/>
          <w:vertAlign w:val="superscript"/>
        </w:rPr>
        <w:t>,</w:t>
      </w:r>
      <w:hyperlink w:anchor="_ENREF_31" w:tooltip="Brown, 2009 #25" w:history="1">
        <w:r w:rsidR="009C0120" w:rsidRPr="00A76831">
          <w:rPr>
            <w:noProof/>
            <w:vertAlign w:val="superscript"/>
          </w:rPr>
          <w:t>31</w:t>
        </w:r>
      </w:hyperlink>
      <w:r w:rsidR="009C0120" w:rsidRPr="00A76831">
        <w:rPr>
          <w:noProof/>
          <w:vertAlign w:val="superscript"/>
        </w:rPr>
        <w:t>,</w:t>
      </w:r>
      <w:hyperlink w:anchor="_ENREF_37" w:tooltip="Brown, 2011 #36" w:history="1">
        <w:r w:rsidR="009C0120" w:rsidRPr="00A76831">
          <w:rPr>
            <w:noProof/>
            <w:vertAlign w:val="superscript"/>
          </w:rPr>
          <w:t>37</w:t>
        </w:r>
      </w:hyperlink>
      <w:r w:rsidR="009C0120" w:rsidRPr="00A76831">
        <w:fldChar w:fldCharType="end"/>
      </w:r>
      <w:r w:rsidR="00B100EC" w:rsidRPr="00A76831">
        <w:t xml:space="preserve">. </w:t>
      </w:r>
      <w:r w:rsidR="00500D74" w:rsidRPr="00A76831">
        <w:t>Due to the low observed NO</w:t>
      </w:r>
      <w:r w:rsidR="00500D74" w:rsidRPr="00A76831">
        <w:rPr>
          <w:vertAlign w:val="subscript"/>
        </w:rPr>
        <w:t>3</w:t>
      </w:r>
      <w:r w:rsidR="00500D74" w:rsidRPr="00A76831">
        <w:t xml:space="preserve"> concentrations, the </w:t>
      </w:r>
      <w:r w:rsidR="00212733" w:rsidRPr="00A76831">
        <w:t>NO</w:t>
      </w:r>
      <w:r w:rsidR="00212733" w:rsidRPr="00A76831">
        <w:rPr>
          <w:vertAlign w:val="subscript"/>
        </w:rPr>
        <w:t>3</w:t>
      </w:r>
      <w:r w:rsidR="00212733" w:rsidRPr="00A76831">
        <w:t xml:space="preserve"> </w:t>
      </w:r>
      <w:r w:rsidR="00500D74" w:rsidRPr="00A76831">
        <w:t xml:space="preserve">contribution has been calculated assuming </w:t>
      </w:r>
      <w:proofErr w:type="gramStart"/>
      <w:r w:rsidR="00A169EE" w:rsidRPr="00A76831">
        <w:t>steady-</w:t>
      </w:r>
      <w:r w:rsidR="00500D74" w:rsidRPr="00A76831">
        <w:t>state</w:t>
      </w:r>
      <w:proofErr w:type="gramEnd"/>
      <w:r w:rsidR="009C2A1B" w:rsidRPr="00A76831">
        <w:t xml:space="preserve"> between </w:t>
      </w:r>
      <w:r w:rsidR="00212733" w:rsidRPr="00A76831">
        <w:t>production and loss</w:t>
      </w:r>
      <w:r w:rsidR="00DF2DED" w:rsidRPr="00A76831">
        <w:t>.</w:t>
      </w:r>
      <w:r w:rsidR="000B7CEF" w:rsidRPr="00A76831">
        <w:t xml:space="preserve"> </w:t>
      </w:r>
      <w:r w:rsidR="00325198" w:rsidRPr="00A76831">
        <w:t xml:space="preserve"> Figure</w:t>
      </w:r>
      <w:r w:rsidR="00846C34" w:rsidRPr="00A76831">
        <w:t xml:space="preserve"> </w:t>
      </w:r>
      <w:r w:rsidR="004952D4" w:rsidRPr="00A76831">
        <w:t>2</w:t>
      </w:r>
      <w:r w:rsidR="00325198" w:rsidRPr="00A76831">
        <w:t>(c) and (d)</w:t>
      </w:r>
      <w:r w:rsidR="004952D4" w:rsidRPr="00A76831">
        <w:t xml:space="preserve"> show</w:t>
      </w:r>
      <w:r w:rsidR="00846C34" w:rsidRPr="00A76831">
        <w:t xml:space="preserve"> </w:t>
      </w:r>
      <w:r w:rsidR="0086621C" w:rsidRPr="00A76831">
        <w:t xml:space="preserve">observed BVOC </w:t>
      </w:r>
      <w:r w:rsidR="005A7577" w:rsidRPr="00A76831">
        <w:t xml:space="preserve">oxidation rates </w:t>
      </w:r>
      <w:r w:rsidR="00A169EE" w:rsidRPr="00A76831">
        <w:rPr>
          <w:i/>
        </w:rPr>
        <w:t xml:space="preserve">via </w:t>
      </w:r>
      <w:r w:rsidR="00252331" w:rsidRPr="00A76831">
        <w:t>NO</w:t>
      </w:r>
      <w:r w:rsidR="00252331" w:rsidRPr="00A76831">
        <w:rPr>
          <w:vertAlign w:val="subscript"/>
        </w:rPr>
        <w:t>3</w:t>
      </w:r>
      <w:r w:rsidR="00252331" w:rsidRPr="00A76831">
        <w:t xml:space="preserve"> and O</w:t>
      </w:r>
      <w:r w:rsidR="00252331" w:rsidRPr="00A76831">
        <w:rPr>
          <w:vertAlign w:val="subscript"/>
        </w:rPr>
        <w:t>3</w:t>
      </w:r>
      <w:r w:rsidR="00D129B4" w:rsidRPr="00A76831">
        <w:t xml:space="preserve">, </w:t>
      </w:r>
      <w:r w:rsidR="005A7577" w:rsidRPr="00A76831">
        <w:t xml:space="preserve">time </w:t>
      </w:r>
      <w:r w:rsidR="00D129B4" w:rsidRPr="00A76831">
        <w:t>averaged to the discrete whole air sampler (WAS) speciated VOC data.</w:t>
      </w:r>
      <w:r w:rsidR="007B5969" w:rsidRPr="00A76831">
        <w:t xml:space="preserve"> </w:t>
      </w:r>
      <w:r w:rsidR="00673930" w:rsidRPr="00A76831">
        <w:lastRenderedPageBreak/>
        <w:t>D</w:t>
      </w:r>
      <w:r w:rsidR="007B5969" w:rsidRPr="00A76831">
        <w:t>uring both</w:t>
      </w:r>
      <w:r w:rsidR="00636DC9" w:rsidRPr="00A76831">
        <w:t xml:space="preserve"> </w:t>
      </w:r>
      <w:r w:rsidR="007B5969" w:rsidRPr="00A76831">
        <w:t xml:space="preserve">flights, </w:t>
      </w:r>
      <w:r w:rsidR="00962842" w:rsidRPr="00A76831">
        <w:t>NO</w:t>
      </w:r>
      <w:r w:rsidR="00962842" w:rsidRPr="00A76831">
        <w:rPr>
          <w:vertAlign w:val="subscript"/>
        </w:rPr>
        <w:t>3</w:t>
      </w:r>
      <w:r w:rsidR="00962842" w:rsidRPr="00A76831">
        <w:t xml:space="preserve"> </w:t>
      </w:r>
      <w:r w:rsidR="002B093F" w:rsidRPr="00A76831">
        <w:t xml:space="preserve">oxidation of </w:t>
      </w:r>
      <w:r w:rsidR="005A7577" w:rsidRPr="00A76831">
        <w:t xml:space="preserve">residual layer </w:t>
      </w:r>
      <w:r w:rsidR="002B093F" w:rsidRPr="00A76831">
        <w:t>BVOCs</w:t>
      </w:r>
      <w:r w:rsidR="00962842" w:rsidRPr="00A76831">
        <w:t xml:space="preserve"> </w:t>
      </w:r>
      <w:r w:rsidR="00636DC9" w:rsidRPr="00A76831">
        <w:t xml:space="preserve">was on average </w:t>
      </w:r>
      <w:r w:rsidR="00F6366B" w:rsidRPr="00A76831">
        <w:t xml:space="preserve">slightly </w:t>
      </w:r>
      <w:r w:rsidR="00F35E12" w:rsidRPr="00A76831">
        <w:t>higher than</w:t>
      </w:r>
      <w:r w:rsidR="00636DC9" w:rsidRPr="00A76831">
        <w:t xml:space="preserve"> </w:t>
      </w:r>
      <w:r w:rsidR="00962842" w:rsidRPr="00A76831">
        <w:t>that by O</w:t>
      </w:r>
      <w:r w:rsidR="00962842" w:rsidRPr="00A76831">
        <w:rPr>
          <w:vertAlign w:val="subscript"/>
        </w:rPr>
        <w:t>3</w:t>
      </w:r>
      <w:r w:rsidR="0027238D" w:rsidRPr="00A76831">
        <w:t xml:space="preserve"> (Fig.</w:t>
      </w:r>
      <w:r w:rsidR="00D5315C" w:rsidRPr="00A76831">
        <w:t xml:space="preserve"> </w:t>
      </w:r>
      <w:r w:rsidR="0027238D" w:rsidRPr="00A76831">
        <w:t>2</w:t>
      </w:r>
      <w:r w:rsidR="00D5315C" w:rsidRPr="00A76831">
        <w:t>(e) and (f)</w:t>
      </w:r>
      <w:r w:rsidR="0027238D" w:rsidRPr="00A76831">
        <w:t>)</w:t>
      </w:r>
      <w:r w:rsidR="00636DC9" w:rsidRPr="00A76831">
        <w:t>.</w:t>
      </w:r>
      <w:r w:rsidR="00062341" w:rsidRPr="00A76831">
        <w:t xml:space="preserve"> </w:t>
      </w:r>
    </w:p>
    <w:p w14:paraId="5E5B50DD" w14:textId="77777777" w:rsidR="0027238D" w:rsidRPr="00A76831" w:rsidRDefault="0027238D" w:rsidP="00A76831">
      <w:pPr>
        <w:spacing w:line="480" w:lineRule="auto"/>
        <w:jc w:val="both"/>
      </w:pPr>
    </w:p>
    <w:p w14:paraId="285AFA7E" w14:textId="03230F75" w:rsidR="00102C5A" w:rsidRPr="00A76831" w:rsidRDefault="00E25E66" w:rsidP="00A76831">
      <w:pPr>
        <w:spacing w:line="480" w:lineRule="auto"/>
        <w:jc w:val="both"/>
      </w:pPr>
      <w:r w:rsidRPr="00A76831">
        <w:t>T</w:t>
      </w:r>
      <w:r w:rsidR="00115607" w:rsidRPr="00A76831">
        <w:t xml:space="preserve">he </w:t>
      </w:r>
      <w:r w:rsidR="009E606F" w:rsidRPr="00A76831">
        <w:t>SENEX</w:t>
      </w:r>
      <w:r w:rsidR="00115607" w:rsidRPr="00A76831">
        <w:t xml:space="preserve"> night flights </w:t>
      </w:r>
      <w:r w:rsidR="00AE7E73" w:rsidRPr="00A76831">
        <w:t>sampled through</w:t>
      </w:r>
      <w:r w:rsidR="00115607" w:rsidRPr="00A76831">
        <w:t xml:space="preserve"> 3</w:t>
      </w:r>
      <w:r w:rsidR="00F02926" w:rsidRPr="00A76831">
        <w:t>.5</w:t>
      </w:r>
      <w:r w:rsidR="00115607" w:rsidRPr="00A76831">
        <w:t xml:space="preserve"> and 5.5 hours after sunset on June </w:t>
      </w:r>
      <w:r w:rsidR="00BA1797" w:rsidRPr="00A76831">
        <w:t>19</w:t>
      </w:r>
      <w:r w:rsidR="00BA1797" w:rsidRPr="00A76831">
        <w:rPr>
          <w:vertAlign w:val="superscript"/>
        </w:rPr>
        <w:t>th</w:t>
      </w:r>
      <w:r w:rsidR="00BA1797" w:rsidRPr="00A76831">
        <w:t xml:space="preserve"> </w:t>
      </w:r>
      <w:r w:rsidR="00115607" w:rsidRPr="00A76831">
        <w:t>and July 2</w:t>
      </w:r>
      <w:r w:rsidR="00115607" w:rsidRPr="00A76831">
        <w:rPr>
          <w:vertAlign w:val="superscript"/>
        </w:rPr>
        <w:t>nd</w:t>
      </w:r>
      <w:r w:rsidR="00115607" w:rsidRPr="00A76831">
        <w:t xml:space="preserve"> respectively</w:t>
      </w:r>
      <w:r w:rsidR="00000306" w:rsidRPr="00A76831">
        <w:t xml:space="preserve"> but did not sample</w:t>
      </w:r>
      <w:r w:rsidR="00115607" w:rsidRPr="00A76831">
        <w:t xml:space="preserve"> residual layer oxidation over an entire night</w:t>
      </w:r>
      <w:r w:rsidR="00BA1797" w:rsidRPr="00A76831">
        <w:t xml:space="preserve"> (</w:t>
      </w:r>
      <w:r w:rsidR="0019735F" w:rsidRPr="00A76831">
        <w:t>~9.5</w:t>
      </w:r>
      <w:r w:rsidR="00BA1797" w:rsidRPr="00A76831">
        <w:t>–11 hours</w:t>
      </w:r>
      <w:r w:rsidR="0019735F" w:rsidRPr="00A76831">
        <w:t xml:space="preserve"> in June-August at 33.7° N</w:t>
      </w:r>
      <w:r w:rsidR="00BA1797" w:rsidRPr="00A76831">
        <w:t>)</w:t>
      </w:r>
      <w:r w:rsidR="009E606F" w:rsidRPr="00A76831">
        <w:t>.</w:t>
      </w:r>
      <w:r w:rsidR="00115607" w:rsidRPr="00A76831">
        <w:t xml:space="preserve"> </w:t>
      </w:r>
      <w:r w:rsidR="002B093F" w:rsidRPr="00A76831">
        <w:t>The lack of emiss</w:t>
      </w:r>
      <w:r w:rsidR="001758C5" w:rsidRPr="00A76831">
        <w:t>ions</w:t>
      </w:r>
      <w:r w:rsidR="00B30618" w:rsidRPr="00A76831">
        <w:t>, deposition,</w:t>
      </w:r>
      <w:r w:rsidR="001758C5" w:rsidRPr="00A76831">
        <w:t xml:space="preserve"> and significant mixing</w:t>
      </w:r>
      <w:hyperlink w:anchor="_ENREF_7" w:tooltip="Brown, 2012 #5" w:history="1">
        <w:r w:rsidR="009C0120" w:rsidRPr="00A76831">
          <w:fldChar w:fldCharType="begin"/>
        </w:r>
        <w:r w:rsidR="009C0120" w:rsidRPr="00A76831">
          <w:instrText xml:space="preserve"> ADDIN EN.CITE &lt;EndNote&gt;&lt;Cite&gt;&lt;Author&gt;Brown&lt;/Author&gt;&lt;Year&gt;2012&lt;/Year&gt;&lt;RecNum&gt;5&lt;/RecNum&gt;&lt;DisplayText&gt;&lt;style face="superscript"&gt;7&lt;/style&gt;&lt;/DisplayText&gt;&lt;record&gt;&lt;rec-number&gt;5&lt;/rec-number&gt;&lt;foreign-keys&gt;&lt;key app="EN" db-id="9rsetxv2v000s8exe5bvzdfgrt5r09wvwex9"&gt;5&lt;/key&gt;&lt;/foreign-keys&gt;&lt;ref-type name="Journal Article"&gt;17&lt;/ref-type&gt;&lt;contributors&gt;&lt;authors&gt;&lt;author&gt;Brown, S. S.&lt;/author&gt;&lt;author&gt;Dubé, W. P.&lt;/author&gt;&lt;author&gt;Karamchandari, P.&lt;/author&gt;&lt;author&gt;Yarwood, G.&lt;/author&gt;&lt;author&gt;Peischl, J.&lt;/author&gt;&lt;author&gt;Ryerson, T. B.&lt;/author&gt;&lt;author&gt;Neuman, J. A.&lt;/author&gt;&lt;author&gt;Nowak, J. B.&lt;/author&gt;&lt;author&gt;Holloway, J. S.&lt;/author&gt;&lt;author&gt;Washenfelder, R. A.&lt;/author&gt;&lt;author&gt;Brock, C. A.&lt;/author&gt;&lt;author&gt;Frost, G. J.&lt;/author&gt;&lt;author&gt;Trainer, M.&lt;/author&gt;&lt;author&gt;Parrish, D. D.&lt;/author&gt;&lt;author&gt;Fehsenfeld, F. C.&lt;/author&gt;&lt;author&gt;Ravishankara, A. R.&lt;/author&gt;&lt;/authors&gt;&lt;/contributors&gt;&lt;titles&gt;&lt;title&gt;&lt;style face="normal" font="default" size="100%"&gt;The effects of NO&lt;/style&gt;&lt;style face="subscript" font="default" size="100%"&gt;x&lt;/style&gt;&lt;style face="normal" font="default" size="100%"&gt; control and plume mixing on nighttime chemical processing of plumes from coal-fired power plants&lt;/style&gt;&lt;/title&gt;&lt;secondary-title&gt;J. Geophys. Res.&lt;/secondary-title&gt;&lt;/titles&gt;&lt;periodical&gt;&lt;full-title&gt;J. Geophys. Res.&lt;/full-title&gt;&lt;/periodical&gt;&lt;pages&gt;D07304&lt;/pages&gt;&lt;volume&gt;117&lt;/volume&gt;&lt;keywords&gt;&lt;keyword&gt;NO3 troposphere&lt;/keyword&gt;&lt;/keywords&gt;&lt;dates&gt;&lt;year&gt;2012&lt;/year&gt;&lt;/dates&gt;&lt;urls&gt;&lt;/urls&gt;&lt;electronic-resource-num&gt;10.1029/2011JD016954&lt;/electronic-resource-num&gt;&lt;/record&gt;&lt;/Cite&gt;&lt;/EndNote&gt;</w:instrText>
        </w:r>
        <w:r w:rsidR="009C0120" w:rsidRPr="00A76831">
          <w:fldChar w:fldCharType="separate"/>
        </w:r>
        <w:r w:rsidR="009C0120" w:rsidRPr="00A76831">
          <w:rPr>
            <w:noProof/>
            <w:vertAlign w:val="superscript"/>
          </w:rPr>
          <w:t>7</w:t>
        </w:r>
        <w:r w:rsidR="009C0120" w:rsidRPr="00A76831">
          <w:fldChar w:fldCharType="end"/>
        </w:r>
      </w:hyperlink>
      <w:r w:rsidR="00090932" w:rsidRPr="00A76831">
        <w:t xml:space="preserve"> </w:t>
      </w:r>
      <w:r w:rsidR="00D81778" w:rsidRPr="00A76831">
        <w:t xml:space="preserve">within the residual layer </w:t>
      </w:r>
      <w:r w:rsidR="00642B2B" w:rsidRPr="00A76831">
        <w:t xml:space="preserve">means each measurement point can be considered to be spatially independent, and </w:t>
      </w:r>
      <w:r w:rsidR="00090932" w:rsidRPr="00A76831">
        <w:t xml:space="preserve">makes an observationally constrained box model a </w:t>
      </w:r>
      <w:r w:rsidR="00B30618" w:rsidRPr="00A76831">
        <w:t xml:space="preserve">valid </w:t>
      </w:r>
      <w:r w:rsidR="00090932" w:rsidRPr="00A76831">
        <w:t>tool to</w:t>
      </w:r>
      <w:r w:rsidR="002B093F" w:rsidRPr="00A76831">
        <w:t xml:space="preserve"> </w:t>
      </w:r>
      <w:r w:rsidR="00CD73A9" w:rsidRPr="00A76831">
        <w:t>investigate</w:t>
      </w:r>
      <w:r w:rsidR="00000306" w:rsidRPr="00A76831">
        <w:t xml:space="preserve"> evolution of</w:t>
      </w:r>
      <w:r w:rsidR="00090932" w:rsidRPr="00A76831">
        <w:t xml:space="preserve"> </w:t>
      </w:r>
      <w:r w:rsidR="002B093F" w:rsidRPr="00A76831">
        <w:t>BVOC oxidation</w:t>
      </w:r>
      <w:r w:rsidR="00701243" w:rsidRPr="00A76831">
        <w:t>.</w:t>
      </w:r>
      <w:r w:rsidR="00FE0E68" w:rsidRPr="00A76831">
        <w:t xml:space="preserve"> </w:t>
      </w:r>
      <w:r w:rsidR="00642B2B" w:rsidRPr="00A76831">
        <w:t>Individual m</w:t>
      </w:r>
      <w:r w:rsidR="00701243" w:rsidRPr="00A76831">
        <w:t xml:space="preserve">odel calculations were performed </w:t>
      </w:r>
      <w:r w:rsidR="004336BA" w:rsidRPr="00A76831">
        <w:t xml:space="preserve">for each </w:t>
      </w:r>
      <w:r w:rsidR="0071415C" w:rsidRPr="00A76831">
        <w:t xml:space="preserve">of the 99 </w:t>
      </w:r>
      <w:r w:rsidR="004336BA" w:rsidRPr="00A76831">
        <w:t>WAS sample</w:t>
      </w:r>
      <w:r w:rsidR="0071415C" w:rsidRPr="00A76831">
        <w:t xml:space="preserve">s </w:t>
      </w:r>
      <w:r w:rsidR="00510159" w:rsidRPr="00A76831">
        <w:t>from</w:t>
      </w:r>
      <w:r w:rsidR="00CD73A9" w:rsidRPr="00A76831">
        <w:t xml:space="preserve"> both flights</w:t>
      </w:r>
      <w:r w:rsidR="004336BA" w:rsidRPr="00A76831">
        <w:t xml:space="preserve"> </w:t>
      </w:r>
      <w:r w:rsidR="00701243" w:rsidRPr="00A76831">
        <w:t xml:space="preserve">using the </w:t>
      </w:r>
      <w:r w:rsidR="00052CA5" w:rsidRPr="00A76831">
        <w:t>DSMACC model</w:t>
      </w:r>
      <w:hyperlink w:anchor="_ENREF_38" w:tooltip="Emmerson, 2009 #43" w:history="1">
        <w:r w:rsidR="009C0120" w:rsidRPr="00A76831">
          <w:fldChar w:fldCharType="begin"/>
        </w:r>
        <w:r w:rsidR="009C0120" w:rsidRPr="00A76831">
          <w:instrText xml:space="preserve"> ADDIN EN.CITE &lt;EndNote&gt;&lt;Cite&gt;&lt;Author&gt;Emmerson&lt;/Author&gt;&lt;Year&gt;2009&lt;/Year&gt;&lt;RecNum&gt;43&lt;/RecNum&gt;&lt;DisplayText&gt;&lt;style face="superscript"&gt;38&lt;/style&gt;&lt;/DisplayText&gt;&lt;record&gt;&lt;rec-number&gt;43&lt;/rec-number&gt;&lt;foreign-keys&gt;&lt;key app="EN" db-id="9rsetxv2v000s8exe5bvzdfgrt5r09wvwex9"&gt;43&lt;/key&gt;&lt;/foreign-keys&gt;&lt;ref-type name="Journal Article"&gt;17&lt;/ref-type&gt;&lt;contributors&gt;&lt;authors&gt;&lt;author&gt;Emmerson, K. M.&lt;/author&gt;&lt;author&gt;Evans, M. J.&lt;/author&gt;&lt;/authors&gt;&lt;/contributors&gt;&lt;titles&gt;&lt;title&gt;Comparison of tropospheric gas-phase chemistry schemes for use within global models&lt;/title&gt;&lt;secondary-title&gt;Atmos. Chem. Phys.&lt;/secondary-title&gt;&lt;/titles&gt;&lt;periodical&gt;&lt;full-title&gt;Atmos. Chem. Phys.&lt;/full-title&gt;&lt;/periodical&gt;&lt;pages&gt;1831-1845&lt;/pages&gt;&lt;volume&gt;9&lt;/volume&gt;&lt;keywords&gt;&lt;keyword&gt;N2O5 atmospheric models&lt;/keyword&gt;&lt;/keywords&gt;&lt;dates&gt;&lt;year&gt;2009&lt;/year&gt;&lt;/dates&gt;&lt;urls&gt;&lt;/urls&gt;&lt;/record&gt;&lt;/Cite&gt;&lt;/EndNote&gt;</w:instrText>
        </w:r>
        <w:r w:rsidR="009C0120" w:rsidRPr="00A76831">
          <w:fldChar w:fldCharType="separate"/>
        </w:r>
        <w:r w:rsidR="009C0120" w:rsidRPr="00A76831">
          <w:rPr>
            <w:noProof/>
            <w:vertAlign w:val="superscript"/>
          </w:rPr>
          <w:t>38</w:t>
        </w:r>
        <w:r w:rsidR="009C0120" w:rsidRPr="00A76831">
          <w:fldChar w:fldCharType="end"/>
        </w:r>
      </w:hyperlink>
      <w:r w:rsidR="00BC6347" w:rsidRPr="00A76831">
        <w:t>,</w:t>
      </w:r>
      <w:r w:rsidR="00701243" w:rsidRPr="00A76831">
        <w:t xml:space="preserve"> containing the full </w:t>
      </w:r>
      <w:r w:rsidR="00052CA5" w:rsidRPr="00A76831">
        <w:t>MCM</w:t>
      </w:r>
      <w:r w:rsidR="00701243" w:rsidRPr="00A76831">
        <w:t xml:space="preserve"> v3.3.1 chemistry scheme</w:t>
      </w:r>
      <w:hyperlink w:anchor="_ENREF_39" w:tooltip="Jenkin, 2015 #44" w:history="1">
        <w:r w:rsidR="009C0120" w:rsidRPr="00A76831">
          <w:fldChar w:fldCharType="begin"/>
        </w:r>
        <w:r w:rsidR="009C0120" w:rsidRPr="00A76831">
          <w:instrText xml:space="preserve"> ADDIN EN.CITE &lt;EndNote&gt;&lt;Cite&gt;&lt;Author&gt;Jenkin&lt;/Author&gt;&lt;Year&gt;2015&lt;/Year&gt;&lt;RecNum&gt;44&lt;/RecNum&gt;&lt;DisplayText&gt;&lt;style face="superscript"&gt;39&lt;/style&gt;&lt;/DisplayText&gt;&lt;record&gt;&lt;rec-number&gt;44&lt;/rec-number&gt;&lt;foreign-keys&gt;&lt;key app="EN" db-id="9rsetxv2v000s8exe5bvzdfgrt5r09wvwex9"&gt;44&lt;/key&gt;&lt;/foreign-keys&gt;&lt;ref-type name="Journal Article"&gt;17&lt;/ref-type&gt;&lt;contributors&gt;&lt;authors&gt;&lt;author&gt;Jenkin, M. E.&lt;/author&gt;&lt;author&gt;Young, J. C.&lt;/author&gt;&lt;author&gt;Rickard, A. R.&lt;/author&gt;&lt;/authors&gt;&lt;/contributors&gt;&lt;titles&gt;&lt;title&gt;The MCM v3.3.1 degradation scheme for isoprene&lt;/title&gt;&lt;secondary-title&gt;Atmos. Chem. Phys.&lt;/secondary-title&gt;&lt;/titles&gt;&lt;periodical&gt;&lt;full-title&gt;Atmos. Chem. Phys.&lt;/full-title&gt;&lt;/periodical&gt;&lt;pages&gt;11433-11459&lt;/pages&gt;&lt;volume&gt;15&lt;/volume&gt;&lt;number&gt;20&lt;/number&gt;&lt;keywords&gt;&lt;keyword&gt;isoprene oxidation&lt;/keyword&gt;&lt;/keywords&gt;&lt;dates&gt;&lt;year&gt;2015&lt;/year&gt;&lt;/dates&gt;&lt;publisher&gt;Copernicus Publications&lt;/publisher&gt;&lt;isbn&gt;1680-7324&lt;/isbn&gt;&lt;urls&gt;&lt;related-urls&gt;&lt;url&gt;http://www.atmos-chem-phys.net/15/11433/2015/&lt;/url&gt;&lt;/related-urls&gt;&lt;pdf-urls&gt;&lt;url&gt;http://www.atmos-chem-phys.net/15/11433/2015/acp-15-11433-2015.pdf&lt;/url&gt;&lt;/pdf-urls&gt;&lt;/urls&gt;&lt;electronic-resource-num&gt;10.5194/acp-15-11433-2015&lt;/electronic-resource-num&gt;&lt;/record&gt;&lt;/Cite&gt;&lt;/EndNote&gt;</w:instrText>
        </w:r>
        <w:r w:rsidR="009C0120" w:rsidRPr="00A76831">
          <w:fldChar w:fldCharType="separate"/>
        </w:r>
        <w:r w:rsidR="009C0120" w:rsidRPr="00A76831">
          <w:rPr>
            <w:noProof/>
            <w:vertAlign w:val="superscript"/>
          </w:rPr>
          <w:t>39</w:t>
        </w:r>
        <w:r w:rsidR="009C0120" w:rsidRPr="00A76831">
          <w:fldChar w:fldCharType="end"/>
        </w:r>
      </w:hyperlink>
      <w:r w:rsidR="004336BA" w:rsidRPr="00A76831">
        <w:t xml:space="preserve">, and constrained </w:t>
      </w:r>
      <w:r w:rsidR="00C87C09" w:rsidRPr="00A76831">
        <w:t>to all</w:t>
      </w:r>
      <w:r w:rsidR="004336BA" w:rsidRPr="00A76831">
        <w:t xml:space="preserve"> available o</w:t>
      </w:r>
      <w:r w:rsidR="00B513FD" w:rsidRPr="00A76831">
        <w:t>bservations (</w:t>
      </w:r>
      <w:r w:rsidR="00276C4B" w:rsidRPr="00A76831">
        <w:t>see</w:t>
      </w:r>
      <w:r w:rsidR="00B513FD" w:rsidRPr="00A76831">
        <w:t xml:space="preserve"> </w:t>
      </w:r>
      <w:r w:rsidR="00145757" w:rsidRPr="00A76831">
        <w:t>SI</w:t>
      </w:r>
      <w:r w:rsidR="004336BA" w:rsidRPr="00A76831">
        <w:t>)</w:t>
      </w:r>
      <w:r w:rsidR="00701243" w:rsidRPr="00A76831">
        <w:t>.</w:t>
      </w:r>
      <w:r w:rsidR="004336BA" w:rsidRPr="00A76831">
        <w:t xml:space="preserve"> </w:t>
      </w:r>
    </w:p>
    <w:p w14:paraId="52C05180" w14:textId="77777777" w:rsidR="006F6C9B" w:rsidRPr="00A76831" w:rsidRDefault="006F6C9B" w:rsidP="00A76831">
      <w:pPr>
        <w:spacing w:line="480" w:lineRule="auto"/>
        <w:jc w:val="both"/>
      </w:pPr>
    </w:p>
    <w:p w14:paraId="5DEA5F6C" w14:textId="058B9372" w:rsidR="00A3187C" w:rsidRPr="00A76831" w:rsidRDefault="00783249" w:rsidP="00A76831">
      <w:pPr>
        <w:spacing w:line="480" w:lineRule="auto"/>
        <w:jc w:val="both"/>
      </w:pPr>
      <w:r w:rsidRPr="00A76831">
        <w:t>The range of conditions (Fig. 2) mean</w:t>
      </w:r>
      <w:r w:rsidR="00510159" w:rsidRPr="00A76831">
        <w:t>s</w:t>
      </w:r>
      <w:r w:rsidRPr="00A76831">
        <w:t xml:space="preserve"> multiple simulations of residual layer oxidation have been performed for low, medium and high NO</w:t>
      </w:r>
      <w:r w:rsidRPr="00A76831">
        <w:rPr>
          <w:vertAlign w:val="subscript"/>
        </w:rPr>
        <w:t>x</w:t>
      </w:r>
      <w:r w:rsidRPr="00A76831">
        <w:t xml:space="preserve"> environments</w:t>
      </w:r>
      <w:r w:rsidR="000505F5" w:rsidRPr="00A76831">
        <w:t xml:space="preserve"> </w:t>
      </w:r>
      <w:r w:rsidRPr="00A76831">
        <w:t xml:space="preserve">(Fig. </w:t>
      </w:r>
      <w:r w:rsidR="00052CA5" w:rsidRPr="00A76831">
        <w:t>S5</w:t>
      </w:r>
      <w:r w:rsidRPr="00A76831">
        <w:t>).</w:t>
      </w:r>
      <w:r w:rsidR="00102C5A" w:rsidRPr="00A76831">
        <w:t xml:space="preserve"> </w:t>
      </w:r>
      <w:r w:rsidR="00B7011E" w:rsidRPr="00A76831">
        <w:t>Th</w:t>
      </w:r>
      <w:r w:rsidR="00963284" w:rsidRPr="00A76831">
        <w:t>is</w:t>
      </w:r>
      <w:r w:rsidR="00576545" w:rsidRPr="00A76831">
        <w:t xml:space="preserve"> analysis</w:t>
      </w:r>
      <w:r w:rsidR="00B7011E" w:rsidRPr="00A76831">
        <w:t xml:space="preserve"> </w:t>
      </w:r>
      <w:r w:rsidR="00576545" w:rsidRPr="00A76831">
        <w:t>suppor</w:t>
      </w:r>
      <w:r w:rsidR="00576DC0" w:rsidRPr="00A76831">
        <w:t>ts the conclusion</w:t>
      </w:r>
      <w:r w:rsidR="00576545" w:rsidRPr="00A76831">
        <w:t xml:space="preserve"> that </w:t>
      </w:r>
      <w:r w:rsidR="00765907" w:rsidRPr="00A76831">
        <w:t xml:space="preserve">residual layer </w:t>
      </w:r>
      <w:r w:rsidR="008D74D7" w:rsidRPr="00A76831">
        <w:t>BVOC</w:t>
      </w:r>
      <w:r w:rsidR="00013FC3" w:rsidRPr="00A76831">
        <w:t xml:space="preserve"> </w:t>
      </w:r>
      <w:r w:rsidR="008D74D7" w:rsidRPr="00A76831">
        <w:t xml:space="preserve">oxidation </w:t>
      </w:r>
      <w:r w:rsidR="00765907" w:rsidRPr="00A76831">
        <w:t>during</w:t>
      </w:r>
      <w:r w:rsidR="00013FC3" w:rsidRPr="00A76831">
        <w:t xml:space="preserve"> </w:t>
      </w:r>
      <w:r w:rsidR="000F7F21" w:rsidRPr="00A76831">
        <w:t xml:space="preserve">SENEX </w:t>
      </w:r>
      <w:r w:rsidR="00013FC3" w:rsidRPr="00A76831">
        <w:t xml:space="preserve">occurred predominantly through </w:t>
      </w:r>
      <w:r w:rsidR="000F7F21" w:rsidRPr="00A76831">
        <w:t>N</w:t>
      </w:r>
      <w:r w:rsidR="00013FC3" w:rsidRPr="00A76831">
        <w:t>O</w:t>
      </w:r>
      <w:r w:rsidR="00013FC3" w:rsidRPr="00A76831">
        <w:rPr>
          <w:vertAlign w:val="subscript"/>
        </w:rPr>
        <w:t>3</w:t>
      </w:r>
      <w:r w:rsidR="000F7F21" w:rsidRPr="00A76831">
        <w:t xml:space="preserve"> </w:t>
      </w:r>
      <w:r w:rsidR="00F47F47" w:rsidRPr="00A76831">
        <w:t xml:space="preserve">(58 %) </w:t>
      </w:r>
      <w:r w:rsidR="000F7F21" w:rsidRPr="00A76831">
        <w:t xml:space="preserve">and </w:t>
      </w:r>
      <w:r w:rsidR="00013FC3" w:rsidRPr="00A76831">
        <w:t>O</w:t>
      </w:r>
      <w:r w:rsidR="00013FC3" w:rsidRPr="00A76831">
        <w:rPr>
          <w:vertAlign w:val="subscript"/>
        </w:rPr>
        <w:t>3</w:t>
      </w:r>
      <w:r w:rsidR="00F47F47" w:rsidRPr="00A76831">
        <w:t xml:space="preserve"> (28 %)</w:t>
      </w:r>
      <w:r w:rsidR="00013FC3" w:rsidRPr="00A76831">
        <w:t xml:space="preserve">, with a </w:t>
      </w:r>
      <w:r w:rsidR="00F47F47" w:rsidRPr="00A76831">
        <w:t>lesser</w:t>
      </w:r>
      <w:r w:rsidR="00013FC3" w:rsidRPr="00A76831">
        <w:t xml:space="preserve"> contribution from OH </w:t>
      </w:r>
      <w:r w:rsidR="00B7011E" w:rsidRPr="00A76831">
        <w:t>(14%)</w:t>
      </w:r>
      <w:r w:rsidR="00013FC3" w:rsidRPr="00A76831">
        <w:t xml:space="preserve">. </w:t>
      </w:r>
      <w:r w:rsidR="000F7F21" w:rsidRPr="00A76831">
        <w:t xml:space="preserve">Nocturnal oxidation was responsible for removal of &gt;65 % of </w:t>
      </w:r>
      <w:r w:rsidR="000C0770" w:rsidRPr="00A76831">
        <w:t xml:space="preserve">sunset </w:t>
      </w:r>
      <w:r w:rsidR="000F7F21" w:rsidRPr="00A76831">
        <w:t xml:space="preserve">BVOCs in all simulations over the 9.5 hour night, with 32 of the 99 simulations showing oxidation of &gt;95 % of sunset BVOC. </w:t>
      </w:r>
      <w:r w:rsidR="00576545" w:rsidRPr="00A76831">
        <w:t xml:space="preserve"> </w:t>
      </w:r>
      <w:r w:rsidR="00A169EE" w:rsidRPr="00A76831">
        <w:t>Thus,</w:t>
      </w:r>
      <w:r w:rsidR="00013FC3" w:rsidRPr="00A76831">
        <w:t xml:space="preserve"> 1.9 and 2.9 </w:t>
      </w:r>
      <w:r w:rsidR="00013FC3" w:rsidRPr="00A76831">
        <w:rPr>
          <w:rFonts w:cs="Times New Roman"/>
        </w:rPr>
        <w:t>μ</w:t>
      </w:r>
      <w:r w:rsidR="00013FC3" w:rsidRPr="00A76831">
        <w:t>g m</w:t>
      </w:r>
      <w:r w:rsidR="00013FC3" w:rsidRPr="00A76831">
        <w:rPr>
          <w:vertAlign w:val="superscript"/>
        </w:rPr>
        <w:t>-3</w:t>
      </w:r>
      <w:r w:rsidR="00013FC3" w:rsidRPr="00A76831">
        <w:t xml:space="preserve"> of BVOC </w:t>
      </w:r>
      <w:r w:rsidR="00A169EE" w:rsidRPr="00A76831">
        <w:t xml:space="preserve">mass was </w:t>
      </w:r>
      <w:r w:rsidR="00013FC3" w:rsidRPr="00A76831">
        <w:t xml:space="preserve">oxidized </w:t>
      </w:r>
      <w:r w:rsidR="00963284" w:rsidRPr="00A76831">
        <w:t xml:space="preserve">in the residual layer </w:t>
      </w:r>
      <w:r w:rsidR="00013FC3" w:rsidRPr="00A76831">
        <w:t>over a 9.5-hour night for the June 19</w:t>
      </w:r>
      <w:r w:rsidR="00013FC3" w:rsidRPr="00A76831">
        <w:rPr>
          <w:vertAlign w:val="superscript"/>
        </w:rPr>
        <w:t>th</w:t>
      </w:r>
      <w:r w:rsidR="00013FC3" w:rsidRPr="00A76831">
        <w:t xml:space="preserve"> and July 2</w:t>
      </w:r>
      <w:r w:rsidR="00013FC3" w:rsidRPr="00A76831">
        <w:rPr>
          <w:vertAlign w:val="superscript"/>
        </w:rPr>
        <w:t>nd</w:t>
      </w:r>
      <w:r w:rsidR="00013FC3" w:rsidRPr="00A76831">
        <w:t xml:space="preserve"> flights respectively</w:t>
      </w:r>
      <w:r w:rsidR="0053760F" w:rsidRPr="00A76831">
        <w:t xml:space="preserve"> (Fig. </w:t>
      </w:r>
      <w:r w:rsidR="000505F5" w:rsidRPr="00A76831">
        <w:t>S7</w:t>
      </w:r>
      <w:r w:rsidR="0053760F" w:rsidRPr="00A76831">
        <w:t>)</w:t>
      </w:r>
      <w:r w:rsidR="00013FC3" w:rsidRPr="00A76831">
        <w:t>.</w:t>
      </w:r>
    </w:p>
    <w:p w14:paraId="57EF9826" w14:textId="77777777" w:rsidR="0069757E" w:rsidRPr="00A76831" w:rsidRDefault="0069757E" w:rsidP="00A76831">
      <w:pPr>
        <w:spacing w:line="480" w:lineRule="auto"/>
        <w:jc w:val="both"/>
      </w:pPr>
    </w:p>
    <w:p w14:paraId="24631F3D" w14:textId="19E33FC4" w:rsidR="0046140C" w:rsidRPr="00A76831" w:rsidRDefault="00F3673E" w:rsidP="00A76831">
      <w:pPr>
        <w:spacing w:line="480" w:lineRule="auto"/>
        <w:jc w:val="both"/>
        <w:rPr>
          <w:b/>
        </w:rPr>
      </w:pPr>
      <w:r w:rsidRPr="00A76831">
        <w:rPr>
          <w:b/>
        </w:rPr>
        <w:lastRenderedPageBreak/>
        <w:t>NO</w:t>
      </w:r>
      <w:r w:rsidRPr="00A76831">
        <w:rPr>
          <w:b/>
          <w:vertAlign w:val="subscript"/>
        </w:rPr>
        <w:t>x</w:t>
      </w:r>
      <w:r w:rsidRPr="00A76831">
        <w:rPr>
          <w:b/>
        </w:rPr>
        <w:t xml:space="preserve"> </w:t>
      </w:r>
      <w:r w:rsidR="00765907" w:rsidRPr="00A76831">
        <w:rPr>
          <w:b/>
        </w:rPr>
        <w:t>control</w:t>
      </w:r>
      <w:r w:rsidRPr="00A76831">
        <w:rPr>
          <w:b/>
        </w:rPr>
        <w:t xml:space="preserve"> </w:t>
      </w:r>
      <w:r w:rsidR="00765907" w:rsidRPr="00A76831">
        <w:rPr>
          <w:b/>
        </w:rPr>
        <w:t>of</w:t>
      </w:r>
      <w:r w:rsidRPr="00A76831">
        <w:rPr>
          <w:b/>
        </w:rPr>
        <w:t xml:space="preserve"> the nocturnal fate of BVOCs</w:t>
      </w:r>
    </w:p>
    <w:p w14:paraId="4968B435" w14:textId="56A42C71" w:rsidR="0046140C" w:rsidRPr="00A76831" w:rsidRDefault="005A6206" w:rsidP="00A76831">
      <w:pPr>
        <w:spacing w:line="480" w:lineRule="auto"/>
        <w:jc w:val="both"/>
      </w:pPr>
      <w:r w:rsidRPr="00A76831">
        <w:t>Average nocturnal</w:t>
      </w:r>
      <w:r w:rsidR="00EB21D0" w:rsidRPr="00A76831">
        <w:t xml:space="preserve"> BVOC </w:t>
      </w:r>
      <w:r w:rsidR="00DC75E4" w:rsidRPr="00A76831">
        <w:t>oxidation</w:t>
      </w:r>
      <w:r w:rsidR="00EE59F9" w:rsidRPr="00A76831">
        <w:t xml:space="preserve"> </w:t>
      </w:r>
      <w:r w:rsidR="00F15FF8" w:rsidRPr="00A76831">
        <w:t xml:space="preserve">during SENEX </w:t>
      </w:r>
      <w:r w:rsidR="001D0C63" w:rsidRPr="00A76831">
        <w:t>occurred</w:t>
      </w:r>
      <w:r w:rsidR="00D21780" w:rsidRPr="00A76831">
        <w:t xml:space="preserve"> through NO</w:t>
      </w:r>
      <w:r w:rsidR="00D21780" w:rsidRPr="00A76831">
        <w:rPr>
          <w:vertAlign w:val="subscript"/>
        </w:rPr>
        <w:t>3</w:t>
      </w:r>
      <w:r w:rsidR="00EB21D0" w:rsidRPr="00A76831">
        <w:t xml:space="preserve">, but </w:t>
      </w:r>
      <w:r w:rsidR="00A71BD0" w:rsidRPr="00A76831">
        <w:t xml:space="preserve">competition with </w:t>
      </w:r>
      <w:r w:rsidR="00F3673E" w:rsidRPr="00A76831">
        <w:t>O</w:t>
      </w:r>
      <w:r w:rsidR="00F3673E" w:rsidRPr="00A76831">
        <w:rPr>
          <w:vertAlign w:val="subscript"/>
        </w:rPr>
        <w:t>3</w:t>
      </w:r>
      <w:r w:rsidR="00EB21D0" w:rsidRPr="00A76831">
        <w:t xml:space="preserve"> was</w:t>
      </w:r>
      <w:r w:rsidR="00F3673E" w:rsidRPr="00A76831">
        <w:t xml:space="preserve"> variable, </w:t>
      </w:r>
      <w:r w:rsidR="00A71BD0" w:rsidRPr="00A76831">
        <w:t>especially</w:t>
      </w:r>
      <w:r w:rsidR="00F3673E" w:rsidRPr="00A76831">
        <w:t xml:space="preserve"> in </w:t>
      </w:r>
      <w:r w:rsidR="00510159" w:rsidRPr="00A76831">
        <w:t>low-</w:t>
      </w:r>
      <w:r w:rsidR="00F3673E" w:rsidRPr="00A76831">
        <w:t>NO</w:t>
      </w:r>
      <w:r w:rsidR="00F3673E" w:rsidRPr="00A76831">
        <w:rPr>
          <w:vertAlign w:val="subscript"/>
        </w:rPr>
        <w:t>x</w:t>
      </w:r>
      <w:r w:rsidR="00F3673E" w:rsidRPr="00A76831">
        <w:t xml:space="preserve"> air masses. </w:t>
      </w:r>
      <w:r w:rsidR="00747B13" w:rsidRPr="00A76831">
        <w:t>Neglecting the smaller contribution from OH</w:t>
      </w:r>
      <w:r w:rsidR="002B78BE" w:rsidRPr="00A76831">
        <w:t xml:space="preserve">, </w:t>
      </w:r>
      <w:r w:rsidR="000A4182" w:rsidRPr="00A76831">
        <w:t>the</w:t>
      </w:r>
      <w:r w:rsidR="00B30618" w:rsidRPr="00A76831">
        <w:t xml:space="preserve"> </w:t>
      </w:r>
      <w:r w:rsidR="000A4182" w:rsidRPr="00A76831">
        <w:t xml:space="preserve">rate of </w:t>
      </w:r>
      <w:r w:rsidR="00CE2349" w:rsidRPr="00A76831">
        <w:t>nighttime</w:t>
      </w:r>
      <w:r w:rsidR="000A4182" w:rsidRPr="00A76831">
        <w:t xml:space="preserve"> </w:t>
      </w:r>
      <w:r w:rsidR="00D21780" w:rsidRPr="00A76831">
        <w:t xml:space="preserve">BVOC oxidation </w:t>
      </w:r>
      <w:r w:rsidR="002B78BE" w:rsidRPr="00A76831">
        <w:t>is as follows</w:t>
      </w:r>
      <w:r w:rsidR="000A4182" w:rsidRPr="00A76831">
        <w:t>.</w:t>
      </w:r>
    </w:p>
    <w:p w14:paraId="3D6B43E5" w14:textId="77777777" w:rsidR="00D21780" w:rsidRPr="00A76831" w:rsidRDefault="00D21780" w:rsidP="00A76831">
      <w:pPr>
        <w:spacing w:line="480" w:lineRule="auto"/>
        <w:jc w:val="both"/>
      </w:pPr>
    </w:p>
    <w:p w14:paraId="7018A0DA" w14:textId="18D5E831" w:rsidR="0046140C" w:rsidRPr="00A76831" w:rsidRDefault="00705CE1" w:rsidP="00A76831">
      <w:pPr>
        <w:tabs>
          <w:tab w:val="right" w:pos="7920"/>
        </w:tabs>
        <w:spacing w:line="480" w:lineRule="auto"/>
        <w:ind w:firstLine="720"/>
        <w:jc w:val="both"/>
      </w:pPr>
      <w:r w:rsidRPr="00A76831">
        <w:rPr>
          <w:noProof/>
          <w:lang w:eastAsia="en-US"/>
        </w:rPr>
        <w:drawing>
          <wp:inline distT="0" distB="0" distL="0" distR="0" wp14:anchorId="2496B515" wp14:editId="11185078">
            <wp:extent cx="3018422" cy="384989"/>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9"/>
                    <a:srcRect/>
                    <a:stretch>
                      <a:fillRect/>
                    </a:stretch>
                  </pic:blipFill>
                  <pic:spPr bwMode="auto">
                    <a:xfrm>
                      <a:off x="0" y="0"/>
                      <a:ext cx="3018422" cy="384989"/>
                    </a:xfrm>
                    <a:prstGeom prst="rect">
                      <a:avLst/>
                    </a:prstGeom>
                    <a:solidFill>
                      <a:schemeClr val="bg1"/>
                    </a:solidFill>
                    <a:ln>
                      <a:noFill/>
                    </a:ln>
                    <a:effectLst/>
                  </pic:spPr>
                </pic:pic>
              </a:graphicData>
            </a:graphic>
          </wp:inline>
        </w:drawing>
      </w:r>
      <w:r w:rsidR="000A4182" w:rsidRPr="00A76831">
        <w:tab/>
        <w:t>(</w:t>
      </w:r>
      <w:r w:rsidR="00F15FF8" w:rsidRPr="00A76831">
        <w:t>1</w:t>
      </w:r>
      <w:r w:rsidR="000A4182" w:rsidRPr="00A76831">
        <w:t>)</w:t>
      </w:r>
    </w:p>
    <w:p w14:paraId="659A30B6" w14:textId="77777777" w:rsidR="00D21780" w:rsidRPr="00A76831" w:rsidRDefault="00D21780" w:rsidP="00A76831">
      <w:pPr>
        <w:spacing w:line="480" w:lineRule="auto"/>
        <w:jc w:val="both"/>
      </w:pPr>
    </w:p>
    <w:p w14:paraId="666767D1" w14:textId="3395839C" w:rsidR="00705CE1" w:rsidRPr="00A76831" w:rsidRDefault="000A4182" w:rsidP="00A76831">
      <w:pPr>
        <w:spacing w:line="480" w:lineRule="auto"/>
        <w:jc w:val="both"/>
      </w:pPr>
      <w:r w:rsidRPr="00A76831">
        <w:t xml:space="preserve">Here </w:t>
      </w:r>
      <w:r w:rsidRPr="00A76831">
        <w:rPr>
          <w:i/>
        </w:rPr>
        <w:t>k</w:t>
      </w:r>
      <w:r w:rsidRPr="00A76831">
        <w:rPr>
          <w:vertAlign w:val="subscript"/>
        </w:rPr>
        <w:t>O3</w:t>
      </w:r>
      <w:r w:rsidRPr="00A76831">
        <w:t xml:space="preserve"> and </w:t>
      </w:r>
      <w:r w:rsidRPr="00A76831">
        <w:rPr>
          <w:i/>
        </w:rPr>
        <w:t>k</w:t>
      </w:r>
      <w:r w:rsidRPr="00A76831">
        <w:rPr>
          <w:i/>
        </w:rPr>
        <w:softHyphen/>
      </w:r>
      <w:r w:rsidRPr="00A76831">
        <w:rPr>
          <w:vertAlign w:val="subscript"/>
        </w:rPr>
        <w:t>NO3</w:t>
      </w:r>
      <w:r w:rsidRPr="00A76831">
        <w:t xml:space="preserve"> are bimolecular rate constants for the reaction of the BVOC with either oxida</w:t>
      </w:r>
      <w:r w:rsidR="0068785A" w:rsidRPr="00A76831">
        <w:t>nt</w:t>
      </w:r>
      <w:r w:rsidRPr="00A76831">
        <w:t xml:space="preserve">. </w:t>
      </w:r>
      <w:r w:rsidR="00705CE1" w:rsidRPr="00A76831">
        <w:t>When [BVOC] is large enough that NO</w:t>
      </w:r>
      <w:r w:rsidR="00705CE1" w:rsidRPr="00A76831">
        <w:rPr>
          <w:vertAlign w:val="subscript"/>
        </w:rPr>
        <w:t>3</w:t>
      </w:r>
      <w:r w:rsidR="00705CE1" w:rsidRPr="00A76831">
        <w:t xml:space="preserve"> can be considered to be in approximate steady state between production from NO</w:t>
      </w:r>
      <w:r w:rsidR="00705CE1" w:rsidRPr="00A76831">
        <w:rPr>
          <w:vertAlign w:val="subscript"/>
        </w:rPr>
        <w:t>2</w:t>
      </w:r>
      <w:r w:rsidR="00705CE1" w:rsidRPr="00A76831">
        <w:t xml:space="preserve"> + O</w:t>
      </w:r>
      <w:r w:rsidR="00705CE1" w:rsidRPr="00A76831">
        <w:rPr>
          <w:vertAlign w:val="subscript"/>
        </w:rPr>
        <w:t>3</w:t>
      </w:r>
      <w:r w:rsidR="00705CE1" w:rsidRPr="00A76831">
        <w:t xml:space="preserve"> and loss to NO</w:t>
      </w:r>
      <w:r w:rsidR="00705CE1" w:rsidRPr="00A76831">
        <w:rPr>
          <w:vertAlign w:val="subscript"/>
        </w:rPr>
        <w:t>3</w:t>
      </w:r>
      <w:r w:rsidR="00705CE1" w:rsidRPr="00A76831">
        <w:t xml:space="preserve"> + BVOC</w:t>
      </w:r>
      <w:r w:rsidR="004A5E41" w:rsidRPr="00A76831">
        <w:t xml:space="preserve">, </w:t>
      </w:r>
      <w:r w:rsidR="00510159" w:rsidRPr="00A76831">
        <w:t>[</w:t>
      </w:r>
      <w:r w:rsidR="00272352" w:rsidRPr="00A76831">
        <w:t>NO</w:t>
      </w:r>
      <w:r w:rsidR="00272352" w:rsidRPr="00A76831">
        <w:rPr>
          <w:vertAlign w:val="subscript"/>
        </w:rPr>
        <w:t>3</w:t>
      </w:r>
      <w:r w:rsidR="00DF51CC" w:rsidRPr="00A76831">
        <w:t xml:space="preserve">] </w:t>
      </w:r>
      <w:r w:rsidR="00272352" w:rsidRPr="00A76831">
        <w:t>is given by</w:t>
      </w:r>
      <w:r w:rsidR="00F15FF8" w:rsidRPr="00A76831">
        <w:t>:</w:t>
      </w:r>
    </w:p>
    <w:p w14:paraId="5C97DE9E" w14:textId="77777777" w:rsidR="000A4182" w:rsidRPr="00A76831" w:rsidRDefault="000A4182" w:rsidP="00A76831">
      <w:pPr>
        <w:spacing w:line="480" w:lineRule="auto"/>
        <w:jc w:val="both"/>
      </w:pPr>
    </w:p>
    <w:p w14:paraId="7B9F666D" w14:textId="19477D3C" w:rsidR="00705CE1" w:rsidRPr="00A76831" w:rsidRDefault="00705CE1" w:rsidP="00A76831">
      <w:pPr>
        <w:tabs>
          <w:tab w:val="right" w:pos="7920"/>
        </w:tabs>
        <w:spacing w:line="480" w:lineRule="auto"/>
        <w:ind w:firstLine="720"/>
        <w:jc w:val="both"/>
      </w:pPr>
      <w:r w:rsidRPr="00A76831">
        <w:rPr>
          <w:noProof/>
          <w:lang w:eastAsia="en-US"/>
        </w:rPr>
        <w:drawing>
          <wp:inline distT="0" distB="0" distL="0" distR="0" wp14:anchorId="6D4CC5BC" wp14:editId="7D56F3BF">
            <wp:extent cx="1532522" cy="45002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0"/>
                    <a:srcRect/>
                    <a:stretch>
                      <a:fillRect/>
                    </a:stretch>
                  </pic:blipFill>
                  <pic:spPr bwMode="auto">
                    <a:xfrm>
                      <a:off x="0" y="0"/>
                      <a:ext cx="1534511" cy="450610"/>
                    </a:xfrm>
                    <a:prstGeom prst="rect">
                      <a:avLst/>
                    </a:prstGeom>
                    <a:solidFill>
                      <a:schemeClr val="bg1"/>
                    </a:solidFill>
                    <a:ln>
                      <a:noFill/>
                    </a:ln>
                    <a:effectLst/>
                  </pic:spPr>
                </pic:pic>
              </a:graphicData>
            </a:graphic>
          </wp:inline>
        </w:drawing>
      </w:r>
      <w:r w:rsidR="000A4182" w:rsidRPr="00A76831">
        <w:tab/>
        <w:t>(</w:t>
      </w:r>
      <w:r w:rsidR="00F15FF8" w:rsidRPr="00A76831">
        <w:t>2</w:t>
      </w:r>
      <w:r w:rsidR="000A4182" w:rsidRPr="00A76831">
        <w:t>)</w:t>
      </w:r>
    </w:p>
    <w:p w14:paraId="2AE00004" w14:textId="77777777" w:rsidR="004A5E41" w:rsidRPr="00A76831" w:rsidRDefault="004A5E41" w:rsidP="00A76831">
      <w:pPr>
        <w:spacing w:line="480" w:lineRule="auto"/>
        <w:jc w:val="both"/>
      </w:pPr>
    </w:p>
    <w:p w14:paraId="09B2297A" w14:textId="555461C1" w:rsidR="0046140C" w:rsidRPr="00A76831" w:rsidRDefault="00272352" w:rsidP="00A76831">
      <w:pPr>
        <w:spacing w:line="480" w:lineRule="auto"/>
        <w:jc w:val="both"/>
      </w:pPr>
      <w:r w:rsidRPr="00A76831">
        <w:t>Substitution of equation (</w:t>
      </w:r>
      <w:r w:rsidR="00F15FF8" w:rsidRPr="00A76831">
        <w:t>2</w:t>
      </w:r>
      <w:r w:rsidRPr="00A76831">
        <w:t>) into (</w:t>
      </w:r>
      <w:r w:rsidR="00F15FF8" w:rsidRPr="00A76831">
        <w:t>1</w:t>
      </w:r>
      <w:r w:rsidRPr="00A76831">
        <w:t xml:space="preserve">) shows that </w:t>
      </w:r>
      <w:r w:rsidR="00705CE1" w:rsidRPr="00A76831">
        <w:t>the</w:t>
      </w:r>
      <w:r w:rsidRPr="00A76831">
        <w:t xml:space="preserve"> </w:t>
      </w:r>
      <w:r w:rsidR="00705CE1" w:rsidRPr="00A76831">
        <w:t>relative concentration</w:t>
      </w:r>
      <w:r w:rsidR="002B2BB9" w:rsidRPr="00A76831">
        <w:t>s</w:t>
      </w:r>
      <w:r w:rsidR="00705CE1" w:rsidRPr="00A76831">
        <w:t xml:space="preserve"> of NO</w:t>
      </w:r>
      <w:r w:rsidR="00705CE1" w:rsidRPr="00A76831">
        <w:rPr>
          <w:vertAlign w:val="subscript"/>
        </w:rPr>
        <w:t>2</w:t>
      </w:r>
      <w:r w:rsidR="00705CE1" w:rsidRPr="00A76831">
        <w:t xml:space="preserve"> </w:t>
      </w:r>
      <w:r w:rsidR="002B2BB9" w:rsidRPr="00A76831">
        <w:t xml:space="preserve">and </w:t>
      </w:r>
      <w:r w:rsidR="00705CE1" w:rsidRPr="00A76831">
        <w:t xml:space="preserve">BVOC determine whether nitration or ozonolysis is the dominant nocturnal </w:t>
      </w:r>
      <w:r w:rsidR="00DF51CC" w:rsidRPr="00A76831">
        <w:t>oxidant</w:t>
      </w:r>
      <w:r w:rsidR="002B2BB9" w:rsidRPr="00A76831">
        <w:t>.</w:t>
      </w:r>
    </w:p>
    <w:p w14:paraId="6E6D6F52" w14:textId="77777777" w:rsidR="004A5E41" w:rsidRPr="00A76831" w:rsidRDefault="004A5E41" w:rsidP="00A76831">
      <w:pPr>
        <w:spacing w:line="480" w:lineRule="auto"/>
        <w:jc w:val="both"/>
      </w:pPr>
    </w:p>
    <w:p w14:paraId="606A507F" w14:textId="293D36FC" w:rsidR="00705CE1" w:rsidRPr="00A76831" w:rsidRDefault="00705CE1" w:rsidP="00A76831">
      <w:pPr>
        <w:tabs>
          <w:tab w:val="right" w:pos="7920"/>
        </w:tabs>
        <w:spacing w:line="480" w:lineRule="auto"/>
        <w:ind w:firstLine="720"/>
        <w:jc w:val="both"/>
      </w:pPr>
      <w:r w:rsidRPr="00A76831">
        <w:rPr>
          <w:noProof/>
          <w:lang w:eastAsia="en-US"/>
        </w:rPr>
        <w:drawing>
          <wp:inline distT="0" distB="0" distL="0" distR="0" wp14:anchorId="31F781E5" wp14:editId="469E6143">
            <wp:extent cx="3018422" cy="419542"/>
            <wp:effectExtent l="0" t="0" r="4445"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11"/>
                    <a:srcRect/>
                    <a:stretch>
                      <a:fillRect/>
                    </a:stretch>
                  </pic:blipFill>
                  <pic:spPr bwMode="auto">
                    <a:xfrm>
                      <a:off x="0" y="0"/>
                      <a:ext cx="3024147" cy="420338"/>
                    </a:xfrm>
                    <a:prstGeom prst="rect">
                      <a:avLst/>
                    </a:prstGeom>
                    <a:noFill/>
                    <a:ln>
                      <a:noFill/>
                    </a:ln>
                    <a:effectLst/>
                  </pic:spPr>
                </pic:pic>
              </a:graphicData>
            </a:graphic>
          </wp:inline>
        </w:drawing>
      </w:r>
      <w:r w:rsidR="00AC5F1E" w:rsidRPr="00A76831">
        <w:tab/>
        <w:t>(</w:t>
      </w:r>
      <w:r w:rsidR="00F15FF8" w:rsidRPr="00A76831">
        <w:t>3</w:t>
      </w:r>
      <w:r w:rsidR="00AC5F1E" w:rsidRPr="00A76831">
        <w:t>)</w:t>
      </w:r>
    </w:p>
    <w:p w14:paraId="2013651D" w14:textId="77777777" w:rsidR="004A5E41" w:rsidRPr="00A76831" w:rsidRDefault="004A5E41" w:rsidP="00A76831">
      <w:pPr>
        <w:spacing w:line="480" w:lineRule="auto"/>
        <w:jc w:val="both"/>
      </w:pPr>
    </w:p>
    <w:p w14:paraId="107A8AA0" w14:textId="51296938" w:rsidR="004A02F8" w:rsidRPr="00A76831" w:rsidRDefault="00886073" w:rsidP="00A76831">
      <w:pPr>
        <w:spacing w:line="480" w:lineRule="auto"/>
        <w:jc w:val="both"/>
      </w:pPr>
      <w:r w:rsidRPr="00A76831">
        <w:t>For rate coefficients at 298 K</w:t>
      </w:r>
      <w:hyperlink w:anchor="_ENREF_3" w:tooltip="Atkinson, 2003 #2" w:history="1">
        <w:r w:rsidR="009C0120" w:rsidRPr="00A76831">
          <w:fldChar w:fldCharType="begin"/>
        </w:r>
        <w:r w:rsidR="009C0120" w:rsidRPr="00A76831">
          <w:instrText xml:space="preserve"> ADDIN EN.CITE &lt;EndNote&gt;&lt;Cite&gt;&lt;Author&gt;Atkinson&lt;/Author&gt;&lt;Year&gt;2003&lt;/Year&gt;&lt;RecNum&gt;2&lt;/RecNum&gt;&lt;DisplayText&gt;&lt;style face="superscript"&gt;3&lt;/style&gt;&lt;/DisplayText&gt;&lt;record&gt;&lt;rec-number&gt;2&lt;/rec-number&gt;&lt;foreign-keys&gt;&lt;key app="EN" db-id="9rsetxv2v000s8exe5bvzdfgrt5r09wvwex9"&gt;2&lt;/key&gt;&lt;/foreign-keys&gt;&lt;ref-type name="Journal Article"&gt;17&lt;/ref-type&gt;&lt;contributors&gt;&lt;authors&gt;&lt;author&gt;Atkinson, R.&lt;/author&gt;&lt;author&gt;Arey, J.&lt;/author&gt;&lt;/authors&gt;&lt;/contributors&gt;&lt;titles&gt;&lt;title&gt;Gas-phase tropospheric chemistry of biogenic volatile organic compounds: a review&lt;/title&gt;&lt;secondary-title&gt;Atmos. Environ.&lt;/secondary-title&gt;&lt;/titles&gt;&lt;periodical&gt;&lt;full-title&gt;Atmos. Environ.&lt;/full-title&gt;&lt;/periodical&gt;&lt;pages&gt;S197-S219&lt;/pages&gt;&lt;volume&gt;37&lt;/volume&gt;&lt;number&gt;Suppl. 2&lt;/number&gt;&lt;dates&gt;&lt;year&gt;2003&lt;/year&gt;&lt;/dates&gt;&lt;urls&gt;&lt;/urls&gt;&lt;/record&gt;&lt;/Cite&gt;&lt;/EndNote&gt;</w:instrText>
        </w:r>
        <w:r w:rsidR="009C0120" w:rsidRPr="00A76831">
          <w:fldChar w:fldCharType="separate"/>
        </w:r>
        <w:r w:rsidR="009C0120" w:rsidRPr="00A76831">
          <w:rPr>
            <w:noProof/>
            <w:vertAlign w:val="superscript"/>
          </w:rPr>
          <w:t>3</w:t>
        </w:r>
        <w:r w:rsidR="009C0120" w:rsidRPr="00A76831">
          <w:fldChar w:fldCharType="end"/>
        </w:r>
      </w:hyperlink>
      <w:r w:rsidRPr="00A76831">
        <w:t>, the ratio of NO</w:t>
      </w:r>
      <w:r w:rsidRPr="00A76831">
        <w:rPr>
          <w:vertAlign w:val="subscript"/>
        </w:rPr>
        <w:t>2</w:t>
      </w:r>
      <w:r w:rsidRPr="00A76831">
        <w:t xml:space="preserve"> to isoprene at which NO</w:t>
      </w:r>
      <w:r w:rsidRPr="00A76831">
        <w:rPr>
          <w:vertAlign w:val="subscript"/>
        </w:rPr>
        <w:t>3</w:t>
      </w:r>
      <w:r w:rsidRPr="00A76831">
        <w:t xml:space="preserve"> and O</w:t>
      </w:r>
      <w:r w:rsidRPr="00A76831">
        <w:rPr>
          <w:vertAlign w:val="subscript"/>
        </w:rPr>
        <w:t>3</w:t>
      </w:r>
      <w:r w:rsidRPr="00A76831">
        <w:t xml:space="preserve"> reactions </w:t>
      </w:r>
      <w:r w:rsidR="00C834A1" w:rsidRPr="00A76831">
        <w:t xml:space="preserve">with isoprene </w:t>
      </w:r>
      <w:r w:rsidRPr="00A76831">
        <w:t>are equal is approximately 0.4</w:t>
      </w:r>
      <w:r w:rsidR="009C0120" w:rsidRPr="00A76831">
        <w:fldChar w:fldCharType="begin">
          <w:fldData xml:space="preserve">PEVuZE5vdGU+PENpdGU+PEF1dGhvcj5Ccm93bjwvQXV0aG9yPjxZZWFyPjIwMDk8L1llYXI+PFJl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</w:fldData>
        </w:fldChar>
      </w:r>
      <w:r w:rsidR="009C0120" w:rsidRPr="00A76831">
        <w:instrText xml:space="preserve"> ADDIN EN.CITE </w:instrText>
      </w:r>
      <w:r w:rsidR="009C0120" w:rsidRPr="00A76831">
        <w:fldChar w:fldCharType="begin">
          <w:fldData xml:space="preserve">PEVuZE5vdGU+PENpdGU+PEF1dGhvcj5Ccm93bjwvQXV0aG9yPjxZZWFyPjIwMDk8L1llYXI+PFJl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</w:fldData>
        </w:fldChar>
      </w:r>
      <w:r w:rsidR="009C0120" w:rsidRPr="00A76831">
        <w:instrText xml:space="preserve"> ADDIN EN.CITE.DATA </w:instrText>
      </w:r>
      <w:r w:rsidR="009C0120" w:rsidRPr="00A76831">
        <w:fldChar w:fldCharType="end"/>
      </w:r>
      <w:r w:rsidR="009C0120" w:rsidRPr="00A76831">
        <w:fldChar w:fldCharType="separate"/>
      </w:r>
      <w:hyperlink w:anchor="_ENREF_4" w:tooltip="Draper, 2015 #58" w:history="1">
        <w:r w:rsidR="009C0120" w:rsidRPr="00A76831">
          <w:rPr>
            <w:noProof/>
            <w:vertAlign w:val="superscript"/>
          </w:rPr>
          <w:t>4</w:t>
        </w:r>
      </w:hyperlink>
      <w:r w:rsidR="009C0120" w:rsidRPr="00A76831">
        <w:rPr>
          <w:noProof/>
          <w:vertAlign w:val="superscript"/>
        </w:rPr>
        <w:t>,</w:t>
      </w:r>
      <w:hyperlink w:anchor="_ENREF_31" w:tooltip="Brown, 2009 #25" w:history="1">
        <w:r w:rsidR="009C0120" w:rsidRPr="00A76831">
          <w:rPr>
            <w:noProof/>
            <w:vertAlign w:val="superscript"/>
          </w:rPr>
          <w:t>31</w:t>
        </w:r>
      </w:hyperlink>
      <w:r w:rsidR="009C0120" w:rsidRPr="00A76831">
        <w:fldChar w:fldCharType="end"/>
      </w:r>
      <w:r w:rsidRPr="00A76831">
        <w:t xml:space="preserve">. </w:t>
      </w:r>
      <w:r w:rsidR="00DB48DB" w:rsidRPr="00A76831">
        <w:t xml:space="preserve">Figure </w:t>
      </w:r>
      <w:r w:rsidR="00102C5A" w:rsidRPr="00A76831">
        <w:t>3(a)</w:t>
      </w:r>
      <w:r w:rsidR="00DB48DB" w:rsidRPr="00A76831">
        <w:t xml:space="preserve"> compares the </w:t>
      </w:r>
      <w:r w:rsidR="00DB48DB" w:rsidRPr="00A76831">
        <w:lastRenderedPageBreak/>
        <w:t>observed</w:t>
      </w:r>
      <w:r w:rsidR="00102C5A" w:rsidRPr="00A76831">
        <w:t xml:space="preserve"> </w:t>
      </w:r>
      <w:r w:rsidR="008F433F" w:rsidRPr="00A76831">
        <w:t xml:space="preserve">instantaneous </w:t>
      </w:r>
      <w:r w:rsidR="00543160" w:rsidRPr="00A76831">
        <w:t xml:space="preserve">BVOC </w:t>
      </w:r>
      <w:r w:rsidR="00DB48DB" w:rsidRPr="00A76831">
        <w:t>oxi</w:t>
      </w:r>
      <w:r w:rsidR="008F433F" w:rsidRPr="00A76831">
        <w:t>dation</w:t>
      </w:r>
      <w:r w:rsidR="00DB48DB" w:rsidRPr="00A76831">
        <w:t xml:space="preserve"> </w:t>
      </w:r>
      <w:r w:rsidR="00DB48DB" w:rsidRPr="00A76831">
        <w:rPr>
          <w:i/>
        </w:rPr>
        <w:t>via</w:t>
      </w:r>
      <w:r w:rsidR="00DB48DB" w:rsidRPr="00A76831">
        <w:t xml:space="preserve"> NO</w:t>
      </w:r>
      <w:r w:rsidR="00DB48DB" w:rsidRPr="00A76831">
        <w:rPr>
          <w:vertAlign w:val="subscript"/>
        </w:rPr>
        <w:t>3</w:t>
      </w:r>
      <w:r w:rsidR="00DB48DB" w:rsidRPr="00A76831">
        <w:t xml:space="preserve"> </w:t>
      </w:r>
      <w:r w:rsidR="00287796" w:rsidRPr="00A76831">
        <w:t>and O</w:t>
      </w:r>
      <w:r w:rsidR="00287796" w:rsidRPr="00A76831">
        <w:rPr>
          <w:vertAlign w:val="subscript"/>
        </w:rPr>
        <w:t>3</w:t>
      </w:r>
      <w:r w:rsidR="00287796" w:rsidRPr="00A76831">
        <w:t xml:space="preserve"> </w:t>
      </w:r>
      <w:r w:rsidR="00DB48DB" w:rsidRPr="00A76831">
        <w:t xml:space="preserve">(as per Fig. </w:t>
      </w:r>
      <w:r w:rsidR="00102C5A" w:rsidRPr="00A76831">
        <w:t>2</w:t>
      </w:r>
      <w:r w:rsidR="00325198" w:rsidRPr="00A76831">
        <w:t>c</w:t>
      </w:r>
      <w:r w:rsidR="00102C5A" w:rsidRPr="00A76831">
        <w:t>-</w:t>
      </w:r>
      <w:r w:rsidR="00325198" w:rsidRPr="00A76831">
        <w:t>d</w:t>
      </w:r>
      <w:r w:rsidR="00DB48DB" w:rsidRPr="00A76831">
        <w:t>) against NO</w:t>
      </w:r>
      <w:r w:rsidR="00DB48DB" w:rsidRPr="00A76831">
        <w:rPr>
          <w:vertAlign w:val="subscript"/>
        </w:rPr>
        <w:t>x</w:t>
      </w:r>
      <w:r w:rsidR="00DB48DB" w:rsidRPr="00A76831">
        <w:t xml:space="preserve">/BVOC with </w:t>
      </w:r>
      <w:r w:rsidR="008F433F" w:rsidRPr="00A76831">
        <w:t xml:space="preserve">that </w:t>
      </w:r>
      <w:r w:rsidR="00DB48DB" w:rsidRPr="00A76831">
        <w:t>calculated</w:t>
      </w:r>
      <w:r w:rsidR="005A5AA4" w:rsidRPr="00A76831">
        <w:t xml:space="preserve"> </w:t>
      </w:r>
      <w:r w:rsidR="00362EBF" w:rsidRPr="00A76831">
        <w:t>from a</w:t>
      </w:r>
      <w:r w:rsidR="004A5E41" w:rsidRPr="00A76831">
        <w:t xml:space="preserve"> </w:t>
      </w:r>
      <w:r w:rsidR="00EE59F9" w:rsidRPr="00A76831">
        <w:t>series</w:t>
      </w:r>
      <w:r w:rsidR="004A5E41" w:rsidRPr="00A76831">
        <w:t xml:space="preserve"> of </w:t>
      </w:r>
      <w:r w:rsidR="00287796" w:rsidRPr="00A76831">
        <w:t xml:space="preserve">representative </w:t>
      </w:r>
      <w:r w:rsidR="004A5E41" w:rsidRPr="00A76831">
        <w:t>model calculations</w:t>
      </w:r>
      <w:r w:rsidR="00287796" w:rsidRPr="00A76831">
        <w:t xml:space="preserve"> </w:t>
      </w:r>
      <w:r w:rsidR="00362EBF" w:rsidRPr="00A76831">
        <w:t>to illustrate the</w:t>
      </w:r>
      <w:r w:rsidR="0062343D" w:rsidRPr="00A76831">
        <w:t xml:space="preserve"> control of </w:t>
      </w:r>
      <w:r w:rsidR="002C37B3" w:rsidRPr="00A76831">
        <w:t>NO</w:t>
      </w:r>
      <w:r w:rsidR="002C37B3" w:rsidRPr="00A76831">
        <w:rPr>
          <w:vertAlign w:val="subscript"/>
        </w:rPr>
        <w:t>x</w:t>
      </w:r>
      <w:r w:rsidR="002C37B3" w:rsidRPr="00A76831">
        <w:t xml:space="preserve"> </w:t>
      </w:r>
      <w:r w:rsidR="0062343D" w:rsidRPr="00A76831">
        <w:t>on nighttime oxidation</w:t>
      </w:r>
      <w:r w:rsidR="00C56B8E" w:rsidRPr="00A76831">
        <w:t>.</w:t>
      </w:r>
      <w:r w:rsidR="00517CCA" w:rsidRPr="00A76831">
        <w:t xml:space="preserve"> To enable comparison, the role of nocturnal OH in the observed data </w:t>
      </w:r>
      <w:r w:rsidR="00676678" w:rsidRPr="00A76831">
        <w:t xml:space="preserve">was </w:t>
      </w:r>
      <w:r w:rsidR="00517CCA" w:rsidRPr="00A76831">
        <w:t xml:space="preserve">estimated using the modeled OH-BVOC loss fraction (see </w:t>
      </w:r>
      <w:r w:rsidR="00145757" w:rsidRPr="00A76831">
        <w:t>SI</w:t>
      </w:r>
      <w:r w:rsidR="00517CCA" w:rsidRPr="00A76831">
        <w:t xml:space="preserve">). The agreement between observed and modeled </w:t>
      </w:r>
      <w:r w:rsidR="00F40F47" w:rsidRPr="00A76831">
        <w:t>BVOC loss</w:t>
      </w:r>
      <w:r w:rsidR="00517CCA" w:rsidRPr="00A76831">
        <w:t xml:space="preserve"> fractions illustrates the importance of the NO</w:t>
      </w:r>
      <w:r w:rsidR="00517CCA" w:rsidRPr="00A76831">
        <w:rPr>
          <w:vertAlign w:val="subscript"/>
        </w:rPr>
        <w:t>x</w:t>
      </w:r>
      <w:r w:rsidR="00517CCA" w:rsidRPr="00A76831">
        <w:t xml:space="preserve">/BVOC ratio in controlling nighttime oxidation, and provides confidence in the model skill in reproducing </w:t>
      </w:r>
      <w:r w:rsidR="00F40F47" w:rsidRPr="00A76831">
        <w:t>nocturnal</w:t>
      </w:r>
      <w:r w:rsidR="00517CCA" w:rsidRPr="00A76831">
        <w:t xml:space="preserve"> oxidation during SENEX.</w:t>
      </w:r>
    </w:p>
    <w:p w14:paraId="4A31169B" w14:textId="78E4E2F7" w:rsidR="004A02F8" w:rsidRPr="00A76831" w:rsidRDefault="004A02F8" w:rsidP="00A76831">
      <w:pPr>
        <w:spacing w:line="480" w:lineRule="auto"/>
        <w:jc w:val="both"/>
      </w:pPr>
    </w:p>
    <w:p w14:paraId="5579E6AA" w14:textId="773692B0" w:rsidR="00102C5A" w:rsidRPr="00A76831" w:rsidRDefault="00A2574A" w:rsidP="00A76831">
      <w:pPr>
        <w:spacing w:line="480" w:lineRule="auto"/>
        <w:jc w:val="both"/>
      </w:pPr>
      <w:r w:rsidRPr="00A76831">
        <w:t xml:space="preserve">The </w:t>
      </w:r>
      <w:r w:rsidR="000B7348" w:rsidRPr="00A76831">
        <w:t xml:space="preserve">BVOC loss </w:t>
      </w:r>
      <w:r w:rsidR="006F5175" w:rsidRPr="00A76831">
        <w:t xml:space="preserve">fraction </w:t>
      </w:r>
      <w:r w:rsidR="000B7348" w:rsidRPr="00A76831">
        <w:t>attributable to NO</w:t>
      </w:r>
      <w:r w:rsidR="000B7348" w:rsidRPr="00A76831">
        <w:rPr>
          <w:vertAlign w:val="subscript"/>
        </w:rPr>
        <w:t>3</w:t>
      </w:r>
      <w:r w:rsidR="00430F3C" w:rsidRPr="00A76831">
        <w:t xml:space="preserve"> increases</w:t>
      </w:r>
      <w:r w:rsidR="008A00C1" w:rsidRPr="00A76831">
        <w:t xml:space="preserve"> </w:t>
      </w:r>
      <w:r w:rsidR="0062343D" w:rsidRPr="00A76831">
        <w:t xml:space="preserve">with </w:t>
      </w:r>
      <w:r w:rsidR="002C37B3" w:rsidRPr="00A76831">
        <w:t>NO</w:t>
      </w:r>
      <w:r w:rsidR="002C37B3" w:rsidRPr="00A76831">
        <w:rPr>
          <w:vertAlign w:val="subscript"/>
        </w:rPr>
        <w:t>x</w:t>
      </w:r>
      <w:r w:rsidR="0062343D" w:rsidRPr="00A76831">
        <w:t>/BVOC</w:t>
      </w:r>
      <w:r w:rsidR="00430F3C" w:rsidRPr="00A76831">
        <w:t xml:space="preserve"> ratio.  The </w:t>
      </w:r>
      <w:r w:rsidR="008A00C1" w:rsidRPr="00A76831">
        <w:t>change from O</w:t>
      </w:r>
      <w:r w:rsidR="008A00C1" w:rsidRPr="00A76831">
        <w:rPr>
          <w:vertAlign w:val="subscript"/>
        </w:rPr>
        <w:t>3</w:t>
      </w:r>
      <w:r w:rsidR="008A00C1" w:rsidRPr="00A76831">
        <w:t xml:space="preserve"> to NO</w:t>
      </w:r>
      <w:r w:rsidR="008A00C1" w:rsidRPr="00A76831">
        <w:rPr>
          <w:vertAlign w:val="subscript"/>
        </w:rPr>
        <w:t>3</w:t>
      </w:r>
      <w:r w:rsidR="008A00C1" w:rsidRPr="00A76831">
        <w:t xml:space="preserve"> </w:t>
      </w:r>
      <w:r w:rsidR="006F5175" w:rsidRPr="00A76831">
        <w:t xml:space="preserve">domination </w:t>
      </w:r>
      <w:r w:rsidR="00AA2F2A" w:rsidRPr="00A76831">
        <w:t xml:space="preserve">occurs </w:t>
      </w:r>
      <w:r w:rsidR="008A00C1" w:rsidRPr="00A76831">
        <w:t xml:space="preserve">at </w:t>
      </w:r>
      <w:r w:rsidR="002C37B3" w:rsidRPr="00A76831">
        <w:t>NO</w:t>
      </w:r>
      <w:r w:rsidR="002C37B3" w:rsidRPr="00A76831">
        <w:rPr>
          <w:vertAlign w:val="subscript"/>
        </w:rPr>
        <w:t>x</w:t>
      </w:r>
      <w:r w:rsidR="009F1FA2" w:rsidRPr="00A76831">
        <w:t>/BVOC</w:t>
      </w:r>
      <w:r w:rsidR="008A00C1" w:rsidRPr="00A76831">
        <w:t xml:space="preserve"> of approximately 0.5</w:t>
      </w:r>
      <w:r w:rsidR="00430F3C" w:rsidRPr="00A76831">
        <w:t xml:space="preserve">, similar to </w:t>
      </w:r>
      <w:r w:rsidR="00AA2F2A" w:rsidRPr="00A76831">
        <w:t>the ratio</w:t>
      </w:r>
      <w:r w:rsidR="00430F3C" w:rsidRPr="00A76831">
        <w:t xml:space="preserve"> derived from the</w:t>
      </w:r>
      <w:r w:rsidR="00AA2F2A" w:rsidRPr="00A76831">
        <w:t xml:space="preserve"> simplified</w:t>
      </w:r>
      <w:r w:rsidR="00430F3C" w:rsidRPr="00A76831">
        <w:t xml:space="preserve"> kinetic argument </w:t>
      </w:r>
      <w:r w:rsidR="00886073" w:rsidRPr="00A76831">
        <w:t>in equation (</w:t>
      </w:r>
      <w:r w:rsidR="005A6206" w:rsidRPr="00A76831">
        <w:t>3</w:t>
      </w:r>
      <w:r w:rsidR="00886073" w:rsidRPr="00A76831">
        <w:t>)</w:t>
      </w:r>
      <w:r w:rsidR="00DC4DD5" w:rsidRPr="00A76831">
        <w:t>.</w:t>
      </w:r>
      <w:r w:rsidR="00E6553F" w:rsidRPr="00A76831">
        <w:t xml:space="preserve"> </w:t>
      </w:r>
      <w:r w:rsidR="00102C5A" w:rsidRPr="00A76831">
        <w:t>The response of nocturnal oxidation to NO</w:t>
      </w:r>
      <w:r w:rsidR="00102C5A" w:rsidRPr="00A76831">
        <w:rPr>
          <w:vertAlign w:val="subscript"/>
        </w:rPr>
        <w:t>x</w:t>
      </w:r>
      <w:r w:rsidR="00102C5A" w:rsidRPr="00A76831">
        <w:t xml:space="preserve"> is non-linear, but distinct from the well-known, non-linear NO</w:t>
      </w:r>
      <w:r w:rsidR="00102C5A" w:rsidRPr="00A76831">
        <w:rPr>
          <w:vertAlign w:val="subscript"/>
        </w:rPr>
        <w:t>x</w:t>
      </w:r>
      <w:r w:rsidR="00102C5A" w:rsidRPr="00A76831">
        <w:t xml:space="preserve"> response of photochemical processes.   Photochemical oxidation </w:t>
      </w:r>
      <w:r w:rsidR="00127403" w:rsidRPr="00A76831">
        <w:t>is</w:t>
      </w:r>
      <w:r w:rsidR="00102C5A" w:rsidRPr="00A76831">
        <w:t xml:space="preserve"> proportional to NO</w:t>
      </w:r>
      <w:r w:rsidR="00102C5A" w:rsidRPr="00A76831">
        <w:rPr>
          <w:vertAlign w:val="subscript"/>
        </w:rPr>
        <w:t>x</w:t>
      </w:r>
      <w:r w:rsidR="00102C5A" w:rsidRPr="00A76831">
        <w:t xml:space="preserve"> at low levels due to the recycling of OH through peroxy radical reactions with NO, and inversely proportional to NO</w:t>
      </w:r>
      <w:r w:rsidR="00102C5A" w:rsidRPr="00A76831">
        <w:rPr>
          <w:vertAlign w:val="subscript"/>
        </w:rPr>
        <w:t>x</w:t>
      </w:r>
      <w:r w:rsidR="00102C5A" w:rsidRPr="00A76831">
        <w:t xml:space="preserve"> at high levels due to NO</w:t>
      </w:r>
      <w:r w:rsidR="00102C5A" w:rsidRPr="00A76831">
        <w:rPr>
          <w:vertAlign w:val="subscript"/>
        </w:rPr>
        <w:t>x</w:t>
      </w:r>
      <w:r w:rsidR="00102C5A" w:rsidRPr="00A76831">
        <w:t>-radical removal reactions</w:t>
      </w:r>
      <w:hyperlink w:anchor="_ENREF_40" w:tooltip="Kleinman, 2005 #61" w:history="1">
        <w:r w:rsidR="009C0120" w:rsidRPr="00A76831">
          <w:fldChar w:fldCharType="begin"/>
        </w:r>
        <w:r w:rsidR="009C0120" w:rsidRPr="00A76831">
          <w:instrText xml:space="preserve"> ADDIN EN.CITE &lt;EndNote&gt;&lt;Cite&gt;&lt;Author&gt;Kleinman&lt;/Author&gt;&lt;Year&gt;2005&lt;/Year&gt;&lt;RecNum&gt;61&lt;/RecNum&gt;&lt;DisplayText&gt;&lt;style face="superscript"&gt;40&lt;/style&gt;&lt;/DisplayText&gt;&lt;record&gt;&lt;rec-number&gt;61&lt;/rec-number&gt;&lt;foreign-keys&gt;&lt;key app="EN" db-id="9rsetxv2v000s8exe5bvzdfgrt5r09wvwex9"&gt;61&lt;/key&gt;&lt;/foreign-keys&gt;&lt;ref-type name="Journal Article"&gt;17&lt;/ref-type&gt;&lt;contributors&gt;&lt;authors&gt;&lt;author&gt;Kleinman, L. I.&lt;/author&gt;&lt;/authors&gt;&lt;/contributors&gt;&lt;titles&gt;&lt;title&gt;The dependence of tropospheric ozone production rate on ozone precursors&lt;/title&gt;&lt;secondary-title&gt;Atmos. Environ.&lt;/secondary-title&gt;&lt;/titles&gt;&lt;periodical&gt;&lt;full-title&gt;Atmos. Environ.&lt;/full-title&gt;&lt;/periodical&gt;&lt;pages&gt;575-586&lt;/pages&gt;&lt;volume&gt;39&lt;/volume&gt;&lt;keywords&gt;&lt;keyword&gt;O3 troposphere&lt;/keyword&gt;&lt;keyword&gt;O3 production efficiency&lt;/keyword&gt;&lt;/keywords&gt;&lt;dates&gt;&lt;year&gt;2005&lt;/year&gt;&lt;/dates&gt;&lt;urls&gt;&lt;/urls&gt;&lt;/record&gt;&lt;/Cite&gt;&lt;/EndNote&gt;</w:instrText>
        </w:r>
        <w:r w:rsidR="009C0120" w:rsidRPr="00A76831">
          <w:fldChar w:fldCharType="separate"/>
        </w:r>
        <w:r w:rsidR="009C0120" w:rsidRPr="00A76831">
          <w:rPr>
            <w:noProof/>
            <w:vertAlign w:val="superscript"/>
          </w:rPr>
          <w:t>40</w:t>
        </w:r>
        <w:r w:rsidR="009C0120" w:rsidRPr="00A76831">
          <w:fldChar w:fldCharType="end"/>
        </w:r>
      </w:hyperlink>
      <w:r w:rsidR="00102C5A" w:rsidRPr="00A76831">
        <w:t>.  These NO</w:t>
      </w:r>
      <w:r w:rsidR="00102C5A" w:rsidRPr="00A76831">
        <w:rPr>
          <w:vertAlign w:val="subscript"/>
        </w:rPr>
        <w:t>x</w:t>
      </w:r>
      <w:r w:rsidR="00102C5A" w:rsidRPr="00A76831">
        <w:t>-sensitive and NO</w:t>
      </w:r>
      <w:r w:rsidR="00102C5A" w:rsidRPr="00A76831">
        <w:rPr>
          <w:vertAlign w:val="subscript"/>
        </w:rPr>
        <w:t>x</w:t>
      </w:r>
      <w:r w:rsidR="00102C5A" w:rsidRPr="00A76831">
        <w:t>-saturated regimes define the response of photochemical O</w:t>
      </w:r>
      <w:r w:rsidR="00102C5A" w:rsidRPr="00A76831">
        <w:rPr>
          <w:vertAlign w:val="subscript"/>
        </w:rPr>
        <w:t>3</w:t>
      </w:r>
      <w:r w:rsidR="00102C5A" w:rsidRPr="00A76831">
        <w:t xml:space="preserve"> production and are central to emission reduction strategies. We have shown that a similar transition exists for </w:t>
      </w:r>
      <w:r w:rsidR="00127403" w:rsidRPr="00A76831">
        <w:t xml:space="preserve">residual layer </w:t>
      </w:r>
      <w:r w:rsidR="00102C5A" w:rsidRPr="00A76831">
        <w:t>BVOC oxidation.  At night, BVOC oxidation is proportional to NO</w:t>
      </w:r>
      <w:r w:rsidR="00102C5A" w:rsidRPr="00A76831">
        <w:rPr>
          <w:vertAlign w:val="subscript"/>
        </w:rPr>
        <w:t>x</w:t>
      </w:r>
      <w:r w:rsidR="00102C5A" w:rsidRPr="00A76831">
        <w:t xml:space="preserve"> at low levels due to the increased contribution from NO</w:t>
      </w:r>
      <w:r w:rsidR="00102C5A" w:rsidRPr="00A76831">
        <w:rPr>
          <w:vertAlign w:val="subscript"/>
        </w:rPr>
        <w:t>3</w:t>
      </w:r>
      <w:r w:rsidR="00102C5A" w:rsidRPr="00A76831">
        <w:t>, and becomes independent of NO</w:t>
      </w:r>
      <w:r w:rsidR="00102C5A" w:rsidRPr="00A76831">
        <w:rPr>
          <w:vertAlign w:val="subscript"/>
        </w:rPr>
        <w:t>x</w:t>
      </w:r>
      <w:r w:rsidR="00102C5A" w:rsidRPr="00A76831">
        <w:t xml:space="preserve"> at high levels when rapid oxidation consumes BVOCs within a few hours of sunset. Model outputs in Fig. </w:t>
      </w:r>
      <w:r w:rsidR="00AB738C" w:rsidRPr="00A76831">
        <w:t>3b and 3c</w:t>
      </w:r>
      <w:r w:rsidR="00102C5A" w:rsidRPr="00A76831">
        <w:t xml:space="preserve"> illustrate these nocturnal high and low NO</w:t>
      </w:r>
      <w:r w:rsidR="00102C5A" w:rsidRPr="00A76831">
        <w:rPr>
          <w:vertAlign w:val="subscript"/>
        </w:rPr>
        <w:t>x</w:t>
      </w:r>
      <w:r w:rsidR="00102C5A" w:rsidRPr="00A76831">
        <w:t xml:space="preserve"> BVOC oxidation regimes. Figure </w:t>
      </w:r>
      <w:r w:rsidR="00AB738C" w:rsidRPr="00A76831">
        <w:t>3b</w:t>
      </w:r>
      <w:r w:rsidR="00102C5A" w:rsidRPr="00A76831">
        <w:t xml:space="preserve"> shows that the fraction of </w:t>
      </w:r>
      <w:r w:rsidR="003F7F9B" w:rsidRPr="00A76831">
        <w:t xml:space="preserve">BVOC </w:t>
      </w:r>
      <w:r w:rsidR="00102C5A" w:rsidRPr="00A76831">
        <w:t>oxidized overnight is slightly less than 50% at zero NO</w:t>
      </w:r>
      <w:r w:rsidR="00102C5A" w:rsidRPr="00A76831">
        <w:rPr>
          <w:vertAlign w:val="subscript"/>
        </w:rPr>
        <w:t>x</w:t>
      </w:r>
      <w:r w:rsidR="00102C5A" w:rsidRPr="00A76831">
        <w:t xml:space="preserve"> but exceeds 90% at a sunset </w:t>
      </w:r>
      <w:r w:rsidR="00102C5A" w:rsidRPr="00A76831">
        <w:lastRenderedPageBreak/>
        <w:t>NO</w:t>
      </w:r>
      <w:r w:rsidR="00102C5A" w:rsidRPr="00A76831">
        <w:rPr>
          <w:vertAlign w:val="subscript"/>
        </w:rPr>
        <w:t>x</w:t>
      </w:r>
      <w:r w:rsidR="00102C5A" w:rsidRPr="00A76831">
        <w:t>/</w:t>
      </w:r>
      <w:r w:rsidR="003F7F9B" w:rsidRPr="00A76831">
        <w:t xml:space="preserve">BVOC </w:t>
      </w:r>
      <w:r w:rsidR="00102C5A" w:rsidRPr="00A76831">
        <w:t>ratio of 1 and 99% at a sunset NO</w:t>
      </w:r>
      <w:r w:rsidR="00102C5A" w:rsidRPr="00A76831">
        <w:rPr>
          <w:vertAlign w:val="subscript"/>
        </w:rPr>
        <w:t>x</w:t>
      </w:r>
      <w:r w:rsidR="00102C5A" w:rsidRPr="00A76831">
        <w:t>/</w:t>
      </w:r>
      <w:r w:rsidR="003F7F9B" w:rsidRPr="00A76831">
        <w:t xml:space="preserve">BVOC </w:t>
      </w:r>
      <w:r w:rsidR="00102C5A" w:rsidRPr="00A76831">
        <w:t xml:space="preserve">ratio of 1.4.  </w:t>
      </w:r>
      <w:r w:rsidR="0068057F" w:rsidRPr="00A76831">
        <w:rPr>
          <w:lang w:val="en-GB"/>
        </w:rPr>
        <w:t>As the sunset NO</w:t>
      </w:r>
      <w:r w:rsidR="0068057F" w:rsidRPr="00A76831">
        <w:rPr>
          <w:vertAlign w:val="subscript"/>
          <w:lang w:val="en-GB"/>
        </w:rPr>
        <w:t>x</w:t>
      </w:r>
      <w:r w:rsidR="0068057F" w:rsidRPr="00A76831">
        <w:rPr>
          <w:lang w:val="en-GB"/>
        </w:rPr>
        <w:t>/BVOC ratio increases, overnight NO</w:t>
      </w:r>
      <w:r w:rsidR="0068057F" w:rsidRPr="00A76831">
        <w:rPr>
          <w:vertAlign w:val="subscript"/>
          <w:lang w:val="en-GB"/>
        </w:rPr>
        <w:t>x</w:t>
      </w:r>
      <w:r w:rsidR="0068057F" w:rsidRPr="00A76831">
        <w:rPr>
          <w:lang w:val="en-GB"/>
        </w:rPr>
        <w:t xml:space="preserve"> oxidation shifts from organic to inorganic dominated, producing mainly organic nitrate from the NO</w:t>
      </w:r>
      <w:r w:rsidR="0068057F" w:rsidRPr="00A76831">
        <w:rPr>
          <w:vertAlign w:val="subscript"/>
          <w:lang w:val="en-GB"/>
        </w:rPr>
        <w:t>3</w:t>
      </w:r>
      <w:r w:rsidR="0068057F" w:rsidRPr="00A76831">
        <w:rPr>
          <w:lang w:val="en-GB"/>
        </w:rPr>
        <w:t xml:space="preserve"> isoprene reaction up to a sunset NO</w:t>
      </w:r>
      <w:r w:rsidR="0068057F" w:rsidRPr="00A76831">
        <w:rPr>
          <w:vertAlign w:val="subscript"/>
          <w:lang w:val="en-GB"/>
        </w:rPr>
        <w:t>x</w:t>
      </w:r>
      <w:r w:rsidR="0068057F" w:rsidRPr="00A76831">
        <w:rPr>
          <w:lang w:val="en-GB"/>
        </w:rPr>
        <w:t>/BVOC ratio of 3, and mainly inorganic nitrate (HNO</w:t>
      </w:r>
      <w:r w:rsidR="0068057F" w:rsidRPr="00A76831">
        <w:rPr>
          <w:vertAlign w:val="subscript"/>
          <w:lang w:val="en-GB"/>
        </w:rPr>
        <w:t>3</w:t>
      </w:r>
      <w:r w:rsidR="0068057F" w:rsidRPr="00A76831">
        <w:rPr>
          <w:lang w:val="en-GB"/>
        </w:rPr>
        <w:t xml:space="preserve"> + ClNO</w:t>
      </w:r>
      <w:r w:rsidR="0068057F" w:rsidRPr="00A76831">
        <w:rPr>
          <w:vertAlign w:val="subscript"/>
          <w:lang w:val="en-GB"/>
        </w:rPr>
        <w:t>2</w:t>
      </w:r>
      <w:r w:rsidR="0068057F" w:rsidRPr="00A76831">
        <w:rPr>
          <w:lang w:val="en-GB"/>
        </w:rPr>
        <w:t xml:space="preserve"> + 2</w:t>
      </w:r>
      <w:r w:rsidR="0068057F" w:rsidRPr="00A76831">
        <w:rPr>
          <w:lang w:val="en-GB"/>
        </w:rPr>
        <w:sym w:font="Symbol" w:char="F0B4"/>
      </w:r>
      <w:r w:rsidR="0068057F" w:rsidRPr="00A76831">
        <w:rPr>
          <w:lang w:val="en-GB"/>
        </w:rPr>
        <w:t>N</w:t>
      </w:r>
      <w:r w:rsidR="0068057F" w:rsidRPr="00A76831">
        <w:rPr>
          <w:vertAlign w:val="subscript"/>
          <w:lang w:val="en-GB"/>
        </w:rPr>
        <w:t>2</w:t>
      </w:r>
      <w:r w:rsidR="0068057F" w:rsidRPr="00A76831">
        <w:rPr>
          <w:lang w:val="en-GB"/>
        </w:rPr>
        <w:t>O</w:t>
      </w:r>
      <w:r w:rsidR="0068057F" w:rsidRPr="00A76831">
        <w:rPr>
          <w:vertAlign w:val="subscript"/>
          <w:lang w:val="en-GB"/>
        </w:rPr>
        <w:t>5</w:t>
      </w:r>
      <w:r w:rsidR="0068057F" w:rsidRPr="00A76831">
        <w:rPr>
          <w:lang w:val="en-GB"/>
        </w:rPr>
        <w:t>) above that ratio (Fig. 3c), where HNO</w:t>
      </w:r>
      <w:r w:rsidR="0068057F" w:rsidRPr="00A76831">
        <w:rPr>
          <w:vertAlign w:val="subscript"/>
          <w:lang w:val="en-GB"/>
        </w:rPr>
        <w:t>3</w:t>
      </w:r>
      <w:r w:rsidR="0068057F" w:rsidRPr="00A76831">
        <w:rPr>
          <w:lang w:val="en-GB"/>
        </w:rPr>
        <w:t xml:space="preserve"> and ClNO</w:t>
      </w:r>
      <w:r w:rsidR="0068057F" w:rsidRPr="00A76831">
        <w:rPr>
          <w:vertAlign w:val="subscript"/>
          <w:lang w:val="en-GB"/>
        </w:rPr>
        <w:t>2</w:t>
      </w:r>
      <w:r w:rsidR="0068057F" w:rsidRPr="00A76831">
        <w:rPr>
          <w:lang w:val="en-GB"/>
        </w:rPr>
        <w:t xml:space="preserve"> are derived from heterogeneous reaction of N</w:t>
      </w:r>
      <w:r w:rsidR="0068057F" w:rsidRPr="00A76831">
        <w:rPr>
          <w:vertAlign w:val="subscript"/>
          <w:lang w:val="en-GB"/>
        </w:rPr>
        <w:t>2</w:t>
      </w:r>
      <w:r w:rsidR="0068057F" w:rsidRPr="00A76831">
        <w:rPr>
          <w:lang w:val="en-GB"/>
        </w:rPr>
        <w:t>O</w:t>
      </w:r>
      <w:r w:rsidR="0068057F" w:rsidRPr="00A76831">
        <w:rPr>
          <w:vertAlign w:val="subscript"/>
          <w:lang w:val="en-GB"/>
        </w:rPr>
        <w:t>5</w:t>
      </w:r>
      <w:r w:rsidR="0068057F" w:rsidRPr="00A76831">
        <w:rPr>
          <w:lang w:val="en-GB"/>
        </w:rPr>
        <w:t xml:space="preserve"> on aerosol particles.</w:t>
      </w:r>
    </w:p>
    <w:p w14:paraId="52E5C2DB" w14:textId="77777777" w:rsidR="009A6EF7" w:rsidRPr="00A76831" w:rsidRDefault="009A6EF7" w:rsidP="00A76831">
      <w:pPr>
        <w:spacing w:line="480" w:lineRule="auto"/>
        <w:jc w:val="both"/>
        <w:rPr>
          <w:b/>
        </w:rPr>
      </w:pPr>
    </w:p>
    <w:p w14:paraId="335ED638" w14:textId="02C6FEA4" w:rsidR="00403AB9" w:rsidRPr="00A76831" w:rsidRDefault="00DB4D88" w:rsidP="00A76831">
      <w:pPr>
        <w:spacing w:line="480" w:lineRule="auto"/>
        <w:jc w:val="both"/>
        <w:rPr>
          <w:b/>
        </w:rPr>
      </w:pPr>
      <w:r w:rsidRPr="00A76831">
        <w:rPr>
          <w:b/>
        </w:rPr>
        <w:t xml:space="preserve">Implications of changes in </w:t>
      </w:r>
      <w:r w:rsidR="005A6206" w:rsidRPr="00A76831">
        <w:rPr>
          <w:b/>
        </w:rPr>
        <w:t xml:space="preserve">the </w:t>
      </w:r>
      <w:r w:rsidRPr="00A76831">
        <w:rPr>
          <w:b/>
        </w:rPr>
        <w:t>NO</w:t>
      </w:r>
      <w:r w:rsidRPr="00A76831">
        <w:rPr>
          <w:b/>
          <w:vertAlign w:val="subscript"/>
        </w:rPr>
        <w:t>x</w:t>
      </w:r>
      <w:r w:rsidR="005A6206" w:rsidRPr="00A76831">
        <w:rPr>
          <w:b/>
        </w:rPr>
        <w:t xml:space="preserve"> to BVOC ratio</w:t>
      </w:r>
    </w:p>
    <w:p w14:paraId="21866721" w14:textId="146D5FDC" w:rsidR="0001034F" w:rsidRPr="00A76831" w:rsidRDefault="00DF06DE" w:rsidP="00A76831">
      <w:pPr>
        <w:spacing w:line="480" w:lineRule="auto"/>
        <w:jc w:val="both"/>
      </w:pPr>
      <w:r w:rsidRPr="00A76831">
        <w:t>The U.S. has experienced large</w:t>
      </w:r>
      <w:r w:rsidR="00EA6427" w:rsidRPr="00A76831">
        <w:t xml:space="preserve"> recent</w:t>
      </w:r>
      <w:r w:rsidRPr="00A76831">
        <w:t xml:space="preserve"> reductions in NO</w:t>
      </w:r>
      <w:r w:rsidRPr="00A76831">
        <w:rPr>
          <w:vertAlign w:val="subscript"/>
        </w:rPr>
        <w:t>x</w:t>
      </w:r>
      <w:r w:rsidRPr="00A76831">
        <w:t xml:space="preserve"> emissions.  </w:t>
      </w:r>
      <w:r w:rsidR="00EA6427" w:rsidRPr="00A76831">
        <w:t>T</w:t>
      </w:r>
      <w:r w:rsidRPr="00A76831">
        <w:t>he U.S. EPA</w:t>
      </w:r>
      <w:r w:rsidR="00EA6427" w:rsidRPr="00A76831">
        <w:t xml:space="preserve"> National Emissions Inventory</w:t>
      </w:r>
      <w:r w:rsidRPr="00A76831">
        <w:t xml:space="preserve"> suggests a &gt;40% reduction from 2000 – 2013, with a steeper </w:t>
      </w:r>
      <w:r w:rsidR="00DB4D88" w:rsidRPr="00A76831">
        <w:t xml:space="preserve">rate, </w:t>
      </w:r>
      <w:r w:rsidRPr="00A76831">
        <w:t>32% between 2005 – 2011</w:t>
      </w:r>
      <w:r w:rsidR="00DB4D88" w:rsidRPr="00A76831">
        <w:t>,</w:t>
      </w:r>
      <w:r w:rsidRPr="00A76831">
        <w:t xml:space="preserve"> inferred from satellite observations</w:t>
      </w:r>
      <w:hyperlink w:anchor="_ENREF_41" w:tooltip="Russell, 2012 #55" w:history="1">
        <w:r w:rsidR="009C0120" w:rsidRPr="00A76831">
          <w:fldChar w:fldCharType="begin"/>
        </w:r>
        <w:r w:rsidR="009C0120" w:rsidRPr="00A76831">
          <w:instrText xml:space="preserve"> ADDIN EN.CITE &lt;EndNote&gt;&lt;Cite&gt;&lt;Author&gt;Russell&lt;/Author&gt;&lt;Year&gt;2012&lt;/Year&gt;&lt;RecNum&gt;55&lt;/RecNum&gt;&lt;DisplayText&gt;&lt;style face="superscript"&gt;41&lt;/style&gt;&lt;/DisplayText&gt;&lt;record&gt;&lt;rec-number&gt;55&lt;/rec-number&gt;&lt;foreign-keys&gt;&lt;key app="EN" db-id="9rsetxv2v000s8exe5bvzdfgrt5r09wvwex9"&gt;55&lt;/key&gt;&lt;/foreign-keys&gt;&lt;ref-type name="Journal Article"&gt;17&lt;/ref-type&gt;&lt;contributors&gt;&lt;authors&gt;&lt;author&gt;Russell, A. R.&lt;/author&gt;&lt;author&gt;Valin, L. C.&lt;/author&gt;&lt;author&gt;Cohen, R. C.&lt;/author&gt;&lt;/authors&gt;&lt;/contributors&gt;&lt;titles&gt;&lt;title&gt;Trends in OMI NO2 observations over the United States: effects of emission control technology and the economic recession&lt;/title&gt;&lt;secondary-title&gt;Atmos. Chem. Phys.&lt;/secondary-title&gt;&lt;/titles&gt;&lt;periodical&gt;&lt;full-title&gt;Atmos. Chem. Phys.&lt;/full-title&gt;&lt;/periodical&gt;&lt;pages&gt;12197-12209&lt;/pages&gt;&lt;volume&gt;12&lt;/volume&gt;&lt;number&gt;24&lt;/number&gt;&lt;keywords&gt;&lt;keyword&gt;NOx from satellites&lt;/keyword&gt;&lt;keyword&gt;NOx emissions&lt;/keyword&gt;&lt;/keywords&gt;&lt;dates&gt;&lt;year&gt;2012&lt;/year&gt;&lt;/dates&gt;&lt;publisher&gt;Copernicus Publications&lt;/publisher&gt;&lt;isbn&gt;1680-7324&lt;/isbn&gt;&lt;urls&gt;&lt;related-urls&gt;&lt;url&gt;http://www.atmos-chem-phys.net/12/12197/2012/&lt;/url&gt;&lt;url&gt;http://www.atmos-chem-phys.net/12/12197/2012/acp-12-12197-2012.pdf&lt;/url&gt;&lt;/related-urls&gt;&lt;/urls&gt;&lt;electronic-resource-num&gt;10.5194/acp-12-12197-2012&lt;/electronic-resource-num&gt;&lt;/record&gt;&lt;/Cite&gt;&lt;/EndNote&gt;</w:instrText>
        </w:r>
        <w:r w:rsidR="009C0120" w:rsidRPr="00A76831">
          <w:fldChar w:fldCharType="separate"/>
        </w:r>
        <w:r w:rsidR="009C0120" w:rsidRPr="00A76831">
          <w:rPr>
            <w:noProof/>
            <w:vertAlign w:val="superscript"/>
          </w:rPr>
          <w:t>41</w:t>
        </w:r>
        <w:r w:rsidR="009C0120" w:rsidRPr="00A76831">
          <w:fldChar w:fldCharType="end"/>
        </w:r>
      </w:hyperlink>
      <w:r w:rsidRPr="00A76831">
        <w:t>.  These reductions, combined with the near equivalence of O</w:t>
      </w:r>
      <w:r w:rsidRPr="00A76831">
        <w:rPr>
          <w:vertAlign w:val="subscript"/>
        </w:rPr>
        <w:t>3</w:t>
      </w:r>
      <w:r w:rsidRPr="00A76831">
        <w:t xml:space="preserve"> and NO</w:t>
      </w:r>
      <w:r w:rsidRPr="00A76831">
        <w:rPr>
          <w:vertAlign w:val="subscript"/>
        </w:rPr>
        <w:t>3</w:t>
      </w:r>
      <w:r w:rsidRPr="00A76831">
        <w:t xml:space="preserve"> </w:t>
      </w:r>
      <w:r w:rsidR="002D0413" w:rsidRPr="00A76831">
        <w:t>nighttime</w:t>
      </w:r>
      <w:r w:rsidRPr="00A76831">
        <w:t xml:space="preserve"> BVOC oxidation </w:t>
      </w:r>
      <w:r w:rsidR="002D0413" w:rsidRPr="00A76831">
        <w:t>during SENEX</w:t>
      </w:r>
      <w:r w:rsidRPr="00A76831">
        <w:t>, suggest that 2013 represent</w:t>
      </w:r>
      <w:r w:rsidR="003F12AC" w:rsidRPr="00A76831">
        <w:t>s</w:t>
      </w:r>
      <w:r w:rsidR="0001034F" w:rsidRPr="00A76831">
        <w:t xml:space="preserve"> a transition </w:t>
      </w:r>
      <w:r w:rsidR="00187368" w:rsidRPr="00A76831">
        <w:t xml:space="preserve">for nocturnal chemistry </w:t>
      </w:r>
      <w:r w:rsidR="0001034F" w:rsidRPr="00A76831">
        <w:t>from a NO</w:t>
      </w:r>
      <w:r w:rsidR="0001034F" w:rsidRPr="00A76831">
        <w:rPr>
          <w:vertAlign w:val="subscript"/>
        </w:rPr>
        <w:t>x</w:t>
      </w:r>
      <w:r w:rsidR="0001034F" w:rsidRPr="00A76831">
        <w:t xml:space="preserve"> dominated </w:t>
      </w:r>
      <w:r w:rsidR="00EA129D" w:rsidRPr="00A76831">
        <w:t xml:space="preserve">recent </w:t>
      </w:r>
      <w:r w:rsidR="0001034F" w:rsidRPr="00A76831">
        <w:t>past</w:t>
      </w:r>
      <w:r w:rsidRPr="00A76831">
        <w:t xml:space="preserve"> to an O</w:t>
      </w:r>
      <w:r w:rsidRPr="00A76831">
        <w:rPr>
          <w:vertAlign w:val="subscript"/>
        </w:rPr>
        <w:t>3</w:t>
      </w:r>
      <w:r w:rsidRPr="00A76831">
        <w:t xml:space="preserve"> dominated future</w:t>
      </w:r>
      <w:r w:rsidR="00EA129D" w:rsidRPr="00A76831">
        <w:t>.</w:t>
      </w:r>
      <w:r w:rsidR="00AE4B1C" w:rsidRPr="00A76831">
        <w:t xml:space="preserve"> </w:t>
      </w:r>
    </w:p>
    <w:p w14:paraId="584CECAC" w14:textId="77777777" w:rsidR="00403AB9" w:rsidRPr="00A76831" w:rsidRDefault="00403AB9" w:rsidP="00A76831">
      <w:pPr>
        <w:spacing w:line="480" w:lineRule="auto"/>
        <w:jc w:val="both"/>
      </w:pPr>
    </w:p>
    <w:p w14:paraId="214FE791" w14:textId="045524C1" w:rsidR="007C6174" w:rsidRPr="00A76831" w:rsidRDefault="00D02049" w:rsidP="00A76831">
      <w:pPr>
        <w:spacing w:line="480" w:lineRule="auto"/>
        <w:jc w:val="both"/>
      </w:pPr>
      <w:r w:rsidRPr="00A76831">
        <w:t xml:space="preserve">Research flights during the </w:t>
      </w:r>
      <w:r w:rsidR="00677C4D" w:rsidRPr="00A76831">
        <w:t xml:space="preserve">1999 </w:t>
      </w:r>
      <w:r w:rsidRPr="00A76831">
        <w:t>Southern Oxidant Studies</w:t>
      </w:r>
      <w:r w:rsidR="0046505B" w:rsidRPr="00A76831">
        <w:t>,</w:t>
      </w:r>
      <w:r w:rsidRPr="00A76831">
        <w:t xml:space="preserve"> prior to the rapid NO</w:t>
      </w:r>
      <w:r w:rsidRPr="00A76831">
        <w:rPr>
          <w:vertAlign w:val="subscript"/>
        </w:rPr>
        <w:t>x</w:t>
      </w:r>
      <w:r w:rsidRPr="00A76831">
        <w:t xml:space="preserve"> reductions</w:t>
      </w:r>
      <w:r w:rsidR="00BA1F51" w:rsidRPr="00A76831">
        <w:t>,</w:t>
      </w:r>
      <w:r w:rsidRPr="00A76831">
        <w:t xml:space="preserve"> provide a</w:t>
      </w:r>
      <w:r w:rsidR="00EA6427" w:rsidRPr="00A76831">
        <w:t xml:space="preserve"> </w:t>
      </w:r>
      <w:r w:rsidRPr="00A76831">
        <w:t xml:space="preserve">comparison to the 2013 </w:t>
      </w:r>
      <w:r w:rsidR="00470435" w:rsidRPr="00A76831">
        <w:t>study</w:t>
      </w:r>
      <w:r w:rsidRPr="00A76831">
        <w:t xml:space="preserve">.  Figure </w:t>
      </w:r>
      <w:r w:rsidR="00AB738C" w:rsidRPr="00A76831">
        <w:t>4</w:t>
      </w:r>
      <w:r w:rsidRPr="00A76831">
        <w:t xml:space="preserve"> </w:t>
      </w:r>
      <w:r w:rsidR="00127403" w:rsidRPr="00A76831">
        <w:t>compares</w:t>
      </w:r>
      <w:r w:rsidR="00BC3506" w:rsidRPr="00A76831">
        <w:t xml:space="preserve"> NO</w:t>
      </w:r>
      <w:r w:rsidR="00BC3506" w:rsidRPr="00A76831">
        <w:rPr>
          <w:vertAlign w:val="subscript"/>
        </w:rPr>
        <w:t>x</w:t>
      </w:r>
      <w:r w:rsidR="008230E4" w:rsidRPr="00A76831">
        <w:t>, isoprene and the NO</w:t>
      </w:r>
      <w:r w:rsidR="008230E4" w:rsidRPr="00A76831">
        <w:rPr>
          <w:vertAlign w:val="subscript"/>
        </w:rPr>
        <w:t>x</w:t>
      </w:r>
      <w:r w:rsidR="008230E4" w:rsidRPr="00A76831">
        <w:t>/isoprene ratio</w:t>
      </w:r>
      <w:r w:rsidR="008B3834" w:rsidRPr="00A76831">
        <w:t xml:space="preserve"> (</w:t>
      </w:r>
      <w:r w:rsidR="00D5315C" w:rsidRPr="00A76831">
        <w:t>further</w:t>
      </w:r>
      <w:r w:rsidR="008230E4" w:rsidRPr="00A76831">
        <w:t xml:space="preserve"> </w:t>
      </w:r>
      <w:r w:rsidR="008B3834" w:rsidRPr="00A76831">
        <w:t>comparisons in</w:t>
      </w:r>
      <w:r w:rsidR="008230E4" w:rsidRPr="00A76831">
        <w:t xml:space="preserve"> </w:t>
      </w:r>
      <w:r w:rsidR="008B3834" w:rsidRPr="00A76831">
        <w:t>Fig.</w:t>
      </w:r>
      <w:r w:rsidR="008230E4" w:rsidRPr="00A76831">
        <w:t xml:space="preserve"> </w:t>
      </w:r>
      <w:r w:rsidR="00127403" w:rsidRPr="00A76831">
        <w:t>S10</w:t>
      </w:r>
      <w:r w:rsidR="008B3834" w:rsidRPr="00A76831">
        <w:t>)</w:t>
      </w:r>
      <w:r w:rsidR="008230E4" w:rsidRPr="00A76831">
        <w:t>.</w:t>
      </w:r>
      <w:r w:rsidR="004A3B00" w:rsidRPr="00A76831">
        <w:t xml:space="preserve">  Only daytime data are available from 1999, but </w:t>
      </w:r>
      <w:r w:rsidR="00FA5B59" w:rsidRPr="00A76831">
        <w:t>comparison of daytime flights is appropriate as</w:t>
      </w:r>
      <w:r w:rsidR="004A3B00" w:rsidRPr="00A76831">
        <w:t xml:space="preserve"> late afternoon convective boundary layer</w:t>
      </w:r>
      <w:r w:rsidR="002D0413" w:rsidRPr="00A76831">
        <w:t xml:space="preserve"> composition</w:t>
      </w:r>
      <w:r w:rsidR="00872C29" w:rsidRPr="00A76831">
        <w:t xml:space="preserve"> determines residual layer chemistry</w:t>
      </w:r>
      <w:r w:rsidR="004A3B00" w:rsidRPr="00A76831">
        <w:t>.</w:t>
      </w:r>
      <w:r w:rsidR="00BC3506" w:rsidRPr="00A76831">
        <w:t xml:space="preserve">  </w:t>
      </w:r>
      <w:r w:rsidR="004A3B00" w:rsidRPr="00A76831">
        <w:t xml:space="preserve">Median and </w:t>
      </w:r>
      <w:r w:rsidR="00651F58" w:rsidRPr="00A76831">
        <w:t>mean</w:t>
      </w:r>
      <w:r w:rsidR="004A3B00" w:rsidRPr="00A76831">
        <w:t xml:space="preserve"> NO</w:t>
      </w:r>
      <w:r w:rsidR="004A3B00" w:rsidRPr="00A76831">
        <w:rPr>
          <w:vertAlign w:val="subscript"/>
        </w:rPr>
        <w:t>x</w:t>
      </w:r>
      <w:r w:rsidR="004A3B00" w:rsidRPr="00A76831">
        <w:t xml:space="preserve"> </w:t>
      </w:r>
      <w:r w:rsidR="00510159" w:rsidRPr="00A76831">
        <w:t xml:space="preserve">decreased </w:t>
      </w:r>
      <w:r w:rsidR="004A3B00" w:rsidRPr="00A76831">
        <w:t xml:space="preserve">by factors of 3.1 and 4, respectively, between the 1999 and 2013.  Median and </w:t>
      </w:r>
      <w:r w:rsidR="00651F58" w:rsidRPr="00A76831">
        <w:t>mean</w:t>
      </w:r>
      <w:r w:rsidR="004A3B00" w:rsidRPr="00A76831">
        <w:t xml:space="preserve"> isoprene </w:t>
      </w:r>
      <w:r w:rsidR="00B136BC" w:rsidRPr="00A76831">
        <w:t>was</w:t>
      </w:r>
      <w:r w:rsidR="004A3B00" w:rsidRPr="00A76831">
        <w:t xml:space="preserve"> larger by a factor of 2.3 and 1.8, respectively.  </w:t>
      </w:r>
      <w:r w:rsidR="007C6174" w:rsidRPr="00A76831">
        <w:t xml:space="preserve">The 2013 </w:t>
      </w:r>
      <w:r w:rsidR="00C834A1" w:rsidRPr="00A76831">
        <w:t xml:space="preserve">median </w:t>
      </w:r>
      <w:r w:rsidR="00BC3506" w:rsidRPr="00A76831">
        <w:t>NO</w:t>
      </w:r>
      <w:r w:rsidR="00BC3506" w:rsidRPr="00A76831">
        <w:rPr>
          <w:vertAlign w:val="subscript"/>
        </w:rPr>
        <w:t>x</w:t>
      </w:r>
      <w:r w:rsidR="00BC3506" w:rsidRPr="00A76831">
        <w:t>/isoprene</w:t>
      </w:r>
      <w:r w:rsidR="004A3B00" w:rsidRPr="00A76831">
        <w:t xml:space="preserve"> ratio</w:t>
      </w:r>
      <w:r w:rsidR="00BC3506" w:rsidRPr="00A76831">
        <w:t xml:space="preserve"> </w:t>
      </w:r>
      <w:r w:rsidR="00C834A1" w:rsidRPr="00A76831">
        <w:t>of</w:t>
      </w:r>
      <w:r w:rsidR="00BC3506" w:rsidRPr="00A76831">
        <w:t xml:space="preserve"> 0.6</w:t>
      </w:r>
      <w:r w:rsidR="00C834A1" w:rsidRPr="00A76831">
        <w:t xml:space="preserve"> was</w:t>
      </w:r>
      <w:r w:rsidR="00BC3506" w:rsidRPr="00A76831">
        <w:t xml:space="preserve"> slightly above the </w:t>
      </w:r>
      <w:r w:rsidR="008B3834" w:rsidRPr="00A76831">
        <w:t>NO</w:t>
      </w:r>
      <w:r w:rsidR="008B3834" w:rsidRPr="00A76831">
        <w:rPr>
          <w:vertAlign w:val="subscript"/>
        </w:rPr>
        <w:t>x</w:t>
      </w:r>
      <w:r w:rsidR="008B3834" w:rsidRPr="00A76831">
        <w:t xml:space="preserve"> </w:t>
      </w:r>
      <w:r w:rsidR="002D0413" w:rsidRPr="00A76831">
        <w:t xml:space="preserve">regime </w:t>
      </w:r>
      <w:r w:rsidR="008B3834" w:rsidRPr="00A76831">
        <w:t xml:space="preserve">transition </w:t>
      </w:r>
      <w:r w:rsidR="00BC3506" w:rsidRPr="00A76831">
        <w:t xml:space="preserve">value of </w:t>
      </w:r>
      <w:r w:rsidR="00BC3506" w:rsidRPr="00A76831">
        <w:lastRenderedPageBreak/>
        <w:t xml:space="preserve">0.5, in accord with the </w:t>
      </w:r>
      <w:r w:rsidR="00653CC7" w:rsidRPr="00A76831">
        <w:t xml:space="preserve">above </w:t>
      </w:r>
      <w:r w:rsidR="00BC3506" w:rsidRPr="00A76831">
        <w:t>analysis.</w:t>
      </w:r>
      <w:r w:rsidR="004A3B00" w:rsidRPr="00A76831">
        <w:t xml:space="preserve">  The </w:t>
      </w:r>
      <w:r w:rsidR="00651F58" w:rsidRPr="00A76831">
        <w:t>mean</w:t>
      </w:r>
      <w:r w:rsidR="004A3B00" w:rsidRPr="00A76831">
        <w:t xml:space="preserve"> ratio was larger at 1.3.</w:t>
      </w:r>
      <w:r w:rsidR="00BC3506" w:rsidRPr="00A76831">
        <w:t xml:space="preserve">  The 1999 data</w:t>
      </w:r>
      <w:r w:rsidR="007C6174" w:rsidRPr="00A76831">
        <w:t xml:space="preserve"> has</w:t>
      </w:r>
      <w:r w:rsidR="00BC3506" w:rsidRPr="00A76831">
        <w:t xml:space="preserve"> median</w:t>
      </w:r>
      <w:r w:rsidR="00653CC7" w:rsidRPr="00A76831">
        <w:t xml:space="preserve"> and mean</w:t>
      </w:r>
      <w:r w:rsidR="00BC3506" w:rsidRPr="00A76831">
        <w:t xml:space="preserve"> NO</w:t>
      </w:r>
      <w:r w:rsidR="00BC3506" w:rsidRPr="00A76831">
        <w:rPr>
          <w:vertAlign w:val="subscript"/>
        </w:rPr>
        <w:t>x</w:t>
      </w:r>
      <w:r w:rsidR="00BC3506" w:rsidRPr="00A76831">
        <w:t>/isoprene of 10</w:t>
      </w:r>
      <w:r w:rsidR="004A3B00" w:rsidRPr="00A76831">
        <w:t xml:space="preserve"> and </w:t>
      </w:r>
      <w:r w:rsidR="00653CC7" w:rsidRPr="00A76831">
        <w:t>26 respectively</w:t>
      </w:r>
      <w:r w:rsidR="004A3B00" w:rsidRPr="00A76831">
        <w:t xml:space="preserve">.  Although </w:t>
      </w:r>
      <w:r w:rsidR="00C834A1" w:rsidRPr="00A76831">
        <w:t>several</w:t>
      </w:r>
      <w:r w:rsidR="004A3B00" w:rsidRPr="00A76831">
        <w:t xml:space="preserve"> factors </w:t>
      </w:r>
      <w:r w:rsidR="002D0413" w:rsidRPr="00A76831">
        <w:t>can contribute</w:t>
      </w:r>
      <w:r w:rsidR="004A3B00" w:rsidRPr="00A76831">
        <w:t xml:space="preserve"> to variability in </w:t>
      </w:r>
      <w:r w:rsidR="002D0413" w:rsidRPr="00A76831">
        <w:t xml:space="preserve">the </w:t>
      </w:r>
      <w:r w:rsidR="004A3B00" w:rsidRPr="00A76831">
        <w:t>NO</w:t>
      </w:r>
      <w:r w:rsidR="004A3B00" w:rsidRPr="00A76831">
        <w:rPr>
          <w:vertAlign w:val="subscript"/>
        </w:rPr>
        <w:t>x</w:t>
      </w:r>
      <w:r w:rsidR="00FA5B59" w:rsidRPr="00A76831">
        <w:t>/</w:t>
      </w:r>
      <w:r w:rsidR="004A3B00" w:rsidRPr="00A76831">
        <w:t>isoprene on any given day, the</w:t>
      </w:r>
      <w:r w:rsidR="00EA129D" w:rsidRPr="00A76831">
        <w:t xml:space="preserve"> </w:t>
      </w:r>
      <w:r w:rsidR="00CB5092" w:rsidRPr="00A76831">
        <w:t xml:space="preserve">comparison </w:t>
      </w:r>
      <w:r w:rsidR="004A3B00" w:rsidRPr="00A76831">
        <w:t>indicates that</w:t>
      </w:r>
      <w:r w:rsidR="00470435" w:rsidRPr="00A76831">
        <w:t xml:space="preserve"> available</w:t>
      </w:r>
      <w:r w:rsidR="00CB5092" w:rsidRPr="00A76831">
        <w:t xml:space="preserve"> NO</w:t>
      </w:r>
      <w:r w:rsidR="00CB5092" w:rsidRPr="00A76831">
        <w:rPr>
          <w:vertAlign w:val="subscript"/>
        </w:rPr>
        <w:t>x</w:t>
      </w:r>
      <w:r w:rsidR="00CB5092" w:rsidRPr="00A76831">
        <w:t xml:space="preserve"> prior to 2000 was easily sufficient to maintain a NO</w:t>
      </w:r>
      <w:r w:rsidR="00CB5092" w:rsidRPr="00A76831">
        <w:rPr>
          <w:vertAlign w:val="subscript"/>
        </w:rPr>
        <w:t>x</w:t>
      </w:r>
      <w:r w:rsidR="00CB5092" w:rsidRPr="00A76831">
        <w:t xml:space="preserve"> dominated </w:t>
      </w:r>
      <w:r w:rsidR="00210EB1" w:rsidRPr="00A76831">
        <w:t xml:space="preserve">nocturnal </w:t>
      </w:r>
      <w:r w:rsidR="00CB5092" w:rsidRPr="00A76831">
        <w:t>regime</w:t>
      </w:r>
      <w:r w:rsidR="00FB6EC2" w:rsidRPr="00A76831">
        <w:t>.</w:t>
      </w:r>
    </w:p>
    <w:p w14:paraId="1A206385" w14:textId="77777777" w:rsidR="00403AB9" w:rsidRPr="00A76831" w:rsidRDefault="00403AB9" w:rsidP="00A76831">
      <w:pPr>
        <w:spacing w:line="480" w:lineRule="auto"/>
        <w:jc w:val="both"/>
      </w:pPr>
    </w:p>
    <w:p w14:paraId="6796A168" w14:textId="3A32C9E4" w:rsidR="00403AB9" w:rsidRPr="00A76831" w:rsidRDefault="000247A2" w:rsidP="00A76831">
      <w:pPr>
        <w:spacing w:line="480" w:lineRule="auto"/>
        <w:jc w:val="both"/>
      </w:pPr>
      <w:r w:rsidRPr="00A76831">
        <w:t>The 2013 southeast U.S. residual layer exhibits variable NO</w:t>
      </w:r>
      <w:r w:rsidRPr="00A76831">
        <w:rPr>
          <w:vertAlign w:val="subscript"/>
        </w:rPr>
        <w:t>x</w:t>
      </w:r>
      <w:r w:rsidRPr="00A76831">
        <w:t>/</w:t>
      </w:r>
      <w:r w:rsidR="002F7D20" w:rsidRPr="00A76831">
        <w:t xml:space="preserve">BVOC </w:t>
      </w:r>
      <w:r w:rsidRPr="00A76831">
        <w:t>with a median</w:t>
      </w:r>
      <w:r w:rsidR="00B63C31" w:rsidRPr="00A76831">
        <w:t xml:space="preserve"> (~0.6)</w:t>
      </w:r>
      <w:r w:rsidRPr="00A76831">
        <w:t xml:space="preserve"> near the center of the falloff of overni</w:t>
      </w:r>
      <w:r w:rsidR="002158B1" w:rsidRPr="00A76831">
        <w:t xml:space="preserve">ght </w:t>
      </w:r>
      <w:r w:rsidR="006224F7" w:rsidRPr="00A76831">
        <w:t xml:space="preserve">BVOC </w:t>
      </w:r>
      <w:r w:rsidR="002158B1" w:rsidRPr="00A76831">
        <w:t xml:space="preserve">oxidation </w:t>
      </w:r>
      <w:r w:rsidR="006224F7" w:rsidRPr="00A76831">
        <w:t xml:space="preserve">for an isoprene dominated system </w:t>
      </w:r>
      <w:r w:rsidR="002158B1" w:rsidRPr="00A76831">
        <w:t>(Fig</w:t>
      </w:r>
      <w:r w:rsidR="00D005DD" w:rsidRPr="00A76831">
        <w:t>.</w:t>
      </w:r>
      <w:r w:rsidR="002158B1" w:rsidRPr="00A76831">
        <w:t xml:space="preserve"> </w:t>
      </w:r>
      <w:r w:rsidR="00AB738C" w:rsidRPr="00A76831">
        <w:t>3b</w:t>
      </w:r>
      <w:r w:rsidRPr="00A76831">
        <w:t>)</w:t>
      </w:r>
      <w:r w:rsidR="004A1066" w:rsidRPr="00A76831">
        <w:t>,</w:t>
      </w:r>
      <w:r w:rsidRPr="00A76831">
        <w:t xml:space="preserve"> but firmly in the regime where organic nitrate production dominates over inorganic nitrate (Fig</w:t>
      </w:r>
      <w:r w:rsidR="00D005DD" w:rsidRPr="00A76831">
        <w:t>.</w:t>
      </w:r>
      <w:r w:rsidRPr="00A76831">
        <w:t xml:space="preserve"> </w:t>
      </w:r>
      <w:r w:rsidR="00AB738C" w:rsidRPr="00A76831">
        <w:t>3c</w:t>
      </w:r>
      <w:r w:rsidRPr="00A76831">
        <w:t xml:space="preserve">). </w:t>
      </w:r>
      <w:r w:rsidR="0016210A" w:rsidRPr="00A76831">
        <w:t>T</w:t>
      </w:r>
      <w:r w:rsidR="004A1066" w:rsidRPr="00A76831">
        <w:t xml:space="preserve">he SENEX dataset </w:t>
      </w:r>
      <w:r w:rsidR="0016210A" w:rsidRPr="00A76831">
        <w:t>thus provides</w:t>
      </w:r>
      <w:r w:rsidR="004A1066" w:rsidRPr="00A76831">
        <w:t xml:space="preserve"> unique </w:t>
      </w:r>
      <w:r w:rsidR="0016210A" w:rsidRPr="00A76831">
        <w:t>insight into</w:t>
      </w:r>
      <w:r w:rsidR="004A1066" w:rsidRPr="00A76831">
        <w:t xml:space="preserve"> NO</w:t>
      </w:r>
      <w:r w:rsidR="004A1066" w:rsidRPr="00A76831">
        <w:rPr>
          <w:vertAlign w:val="subscript"/>
        </w:rPr>
        <w:t>x</w:t>
      </w:r>
      <w:r w:rsidR="004A1066" w:rsidRPr="00A76831">
        <w:t xml:space="preserve"> control of nocturnal BVOC oxidation. </w:t>
      </w:r>
      <w:r w:rsidRPr="00A76831">
        <w:t>Further NO</w:t>
      </w:r>
      <w:r w:rsidRPr="00A76831">
        <w:rPr>
          <w:vertAlign w:val="subscript"/>
        </w:rPr>
        <w:t>x</w:t>
      </w:r>
      <w:r w:rsidRPr="00A76831">
        <w:t xml:space="preserve"> reductions will lead to proportional reduction</w:t>
      </w:r>
      <w:r w:rsidR="00FB2FC8" w:rsidRPr="00A76831">
        <w:t>s</w:t>
      </w:r>
      <w:r w:rsidRPr="00A76831">
        <w:t xml:space="preserve"> in nighttime organic nitrate production.  Recent studies suggests that next day O</w:t>
      </w:r>
      <w:r w:rsidRPr="00A76831">
        <w:rPr>
          <w:vertAlign w:val="subscript"/>
        </w:rPr>
        <w:t>3</w:t>
      </w:r>
      <w:r w:rsidRPr="00A76831">
        <w:t xml:space="preserve"> </w:t>
      </w:r>
      <w:r w:rsidR="000626F6" w:rsidRPr="00A76831">
        <w:t>is sensitive to the</w:t>
      </w:r>
      <w:r w:rsidRPr="00A76831">
        <w:t xml:space="preserve"> fraction of isoprene oxidized overnight</w:t>
      </w:r>
      <w:hyperlink w:anchor="_ENREF_42" w:tooltip="Millet, 2016 #56" w:history="1">
        <w:r w:rsidR="009C0120" w:rsidRPr="00A76831">
          <w:fldChar w:fldCharType="begin"/>
        </w:r>
        <w:r w:rsidR="009C0120" w:rsidRPr="00A76831">
          <w:instrText xml:space="preserve"> ADDIN EN.CITE &lt;EndNote&gt;&lt;Cite&gt;&lt;Author&gt;Millet&lt;/Author&gt;&lt;Year&gt;2016&lt;/Year&gt;&lt;RecNum&gt;56&lt;/RecNum&gt;&lt;DisplayText&gt;&lt;style face="superscript"&gt;42&lt;/style&gt;&lt;/DisplayText&gt;&lt;record&gt;&lt;rec-number&gt;56&lt;/rec-number&gt;&lt;foreign-keys&gt;&lt;key app="EN" db-id="9rsetxv2v000s8exe5bvzdfgrt5r09wvwex9"&gt;56&lt;/key&gt;&lt;/foreign-keys&gt;&lt;ref-type name="Journal Article"&gt;17&lt;/ref-type&gt;&lt;contributors&gt;&lt;authors&gt;&lt;author&gt;Millet, Dylan B.&lt;/author&gt;&lt;author&gt;Baasandorj, Munkhbayar&lt;/author&gt;&lt;author&gt;Hu, Lu&lt;/author&gt;&lt;author&gt;Mitroo, Dhruv&lt;/author&gt;&lt;author&gt;Turner, Jay&lt;/author&gt;&lt;author&gt;Williams, Brent J.&lt;/author&gt;&lt;/authors&gt;&lt;/contributors&gt;&lt;titles&gt;&lt;title&gt;Nighttime Chemistry and Morning Isoprene Can Drive Urban Ozone Downwind of a Major Deciduous Forest&lt;/title&gt;&lt;secondary-title&gt;Environmental Science &amp;amp; Technology&lt;/secondary-title&gt;&lt;/titles&gt;&lt;periodical&gt;&lt;full-title&gt;Environmental Science &amp;amp; Technology&lt;/full-title&gt;&lt;/periodical&gt;&lt;pages&gt;4335-4342&lt;/pages&gt;&lt;volume&gt;50&lt;/volume&gt;&lt;number&gt;8&lt;/number&gt;&lt;keywords&gt;&lt;keyword&gt;NO3 + biogenic VOC&lt;/keyword&gt;&lt;keyword&gt;NO3 + isoprene&lt;/keyword&gt;&lt;/keywords&gt;&lt;dates&gt;&lt;year&gt;2016&lt;/year&gt;&lt;pub-dates&gt;&lt;date&gt;2016/04/19&lt;/date&gt;&lt;/pub-dates&gt;&lt;/dates&gt;&lt;publisher&gt;American Chemical Society&lt;/publisher&gt;&lt;isbn&gt;0013-936X&lt;/isbn&gt;&lt;urls&gt;&lt;related-urls&gt;&lt;url&gt;http://dx.doi.org/10.1021/acs.est.5b06367&lt;/url&gt;&lt;/related-urls&gt;&lt;/urls&gt;&lt;electronic-resource-num&gt;10.1021/acs.est.5b06367&lt;/electronic-resource-num&gt;&lt;/record&gt;&lt;/Cite&gt;&lt;/EndNote&gt;</w:instrText>
        </w:r>
        <w:r w:rsidR="009C0120" w:rsidRPr="00A76831">
          <w:fldChar w:fldCharType="separate"/>
        </w:r>
        <w:r w:rsidR="009C0120" w:rsidRPr="00A76831">
          <w:rPr>
            <w:noProof/>
            <w:vertAlign w:val="superscript"/>
          </w:rPr>
          <w:t>42</w:t>
        </w:r>
        <w:r w:rsidR="009C0120" w:rsidRPr="00A76831">
          <w:fldChar w:fldCharType="end"/>
        </w:r>
      </w:hyperlink>
      <w:r w:rsidRPr="00A76831">
        <w:t xml:space="preserve"> and the fate of organic nitrogen from NO</w:t>
      </w:r>
      <w:r w:rsidRPr="00A76831">
        <w:rPr>
          <w:vertAlign w:val="subscript"/>
        </w:rPr>
        <w:t>3</w:t>
      </w:r>
      <w:r w:rsidRPr="00A76831">
        <w:t>-isoprene reactions</w:t>
      </w:r>
      <w:hyperlink w:anchor="_ENREF_27" w:tooltip="Mao, 2013 #23" w:history="1">
        <w:r w:rsidR="009C0120" w:rsidRPr="00A76831">
          <w:fldChar w:fldCharType="begin"/>
        </w:r>
        <w:r w:rsidR="009C0120" w:rsidRPr="00A76831">
          <w:instrText xml:space="preserve"> ADDIN EN.CITE &lt;EndNote&gt;&lt;Cite&gt;&lt;Author&gt;Mao&lt;/Author&gt;&lt;Year&gt;2013&lt;/Year&gt;&lt;RecNum&gt;23&lt;/RecNum&gt;&lt;DisplayText&gt;&lt;style face="superscript"&gt;27&lt;/style&gt;&lt;/DisplayText&gt;&lt;record&gt;&lt;rec-number&gt;23&lt;/rec-number&gt;&lt;foreign-keys&gt;&lt;key app="EN" db-id="9rsetxv2v000s8exe5bvzdfgrt5r09wvwex9"&gt;23&lt;/key&gt;&lt;/foreign-keys&gt;&lt;ref-type name="Journal Article"&gt;17&lt;/ref-type&gt;&lt;contributors&gt;&lt;authors&gt;&lt;author&gt;Mao, Jingqiu&lt;/author&gt;&lt;author&gt;Paulot, Fabien&lt;/author&gt;&lt;author&gt;Jacob, Daniel J.&lt;/author&gt;&lt;author&gt;Cohen, Ronald C.&lt;/author&gt;&lt;author&gt;Crounse, John D.&lt;/author&gt;&lt;author&gt;Wennberg, Paul O.&lt;/author&gt;&lt;author&gt;Keller, Christoph A.&lt;/author&gt;&lt;author&gt;Hudman, Rynda C.&lt;/author&gt;&lt;author&gt;Barkley, Michael P.&lt;/author&gt;&lt;author&gt;Horowitz, Larry W.&lt;/author&gt;&lt;/authors&gt;&lt;/contributors&gt;&lt;titles&gt;&lt;title&gt;Ozone and organic nitrates over the eastern United States: Sensitivity to isoprene chemistry&lt;/title&gt;&lt;secondary-title&gt;Journal of Geophysical Research: Atmospheres&lt;/secondary-title&gt;&lt;/titles&gt;&lt;periodical&gt;&lt;full-title&gt;Journal of Geophysical Research: Atmospheres&lt;/full-title&gt;&lt;/periodical&gt;&lt;pages&gt;2013JD020231&lt;/pages&gt;&lt;volume&gt;118&lt;/volume&gt;&lt;number&gt;19&lt;/number&gt;&lt;keywords&gt;&lt;keyword&gt;isoprene nitrates&lt;/keyword&gt;&lt;keyword&gt;O3 production efficiency&lt;/keyword&gt;&lt;keyword&gt;NOy troposphere&lt;/keyword&gt;&lt;/keywords&gt;&lt;dates&gt;&lt;year&gt;2013&lt;/year&gt;&lt;/dates&gt;&lt;isbn&gt;2169-8996&lt;/isbn&gt;&lt;urls&gt;&lt;related-urls&gt;&lt;url&gt;http://dx.doi.org/10.1002/jgrd.50817&lt;/url&gt;&lt;/related-urls&gt;&lt;/urls&gt;&lt;electronic-resource-num&gt;10.1002/jgrd.50817&lt;/electronic-resource-num&gt;&lt;/record&gt;&lt;/Cite&gt;&lt;/EndNote&gt;</w:instrText>
        </w:r>
        <w:r w:rsidR="009C0120" w:rsidRPr="00A76831">
          <w:fldChar w:fldCharType="separate"/>
        </w:r>
        <w:r w:rsidR="009C0120" w:rsidRPr="00A76831">
          <w:rPr>
            <w:noProof/>
            <w:vertAlign w:val="superscript"/>
          </w:rPr>
          <w:t>27</w:t>
        </w:r>
        <w:r w:rsidR="009C0120" w:rsidRPr="00A76831">
          <w:fldChar w:fldCharType="end"/>
        </w:r>
      </w:hyperlink>
      <w:r w:rsidR="00666D40" w:rsidRPr="00A76831">
        <w:t>.</w:t>
      </w:r>
      <w:r w:rsidRPr="00A76831">
        <w:t xml:space="preserve">  </w:t>
      </w:r>
      <w:r w:rsidR="000626F6" w:rsidRPr="00A76831">
        <w:t xml:space="preserve">Levels of </w:t>
      </w:r>
      <w:r w:rsidRPr="00A76831">
        <w:t>NO</w:t>
      </w:r>
      <w:r w:rsidRPr="00A76831">
        <w:rPr>
          <w:vertAlign w:val="subscript"/>
        </w:rPr>
        <w:t>x</w:t>
      </w:r>
      <w:r w:rsidRPr="00A76831">
        <w:t xml:space="preserve"> characteristic of the recent past </w:t>
      </w:r>
      <w:r w:rsidR="000626F6" w:rsidRPr="00A76831">
        <w:t>lead</w:t>
      </w:r>
      <w:r w:rsidRPr="00A76831">
        <w:t xml:space="preserve"> to greater overnight residual layer </w:t>
      </w:r>
      <w:r w:rsidR="006224F7" w:rsidRPr="00A76831">
        <w:t xml:space="preserve">organic </w:t>
      </w:r>
      <w:r w:rsidRPr="00A76831">
        <w:t>nitrate production, but potentially not in direct proportion to the amount of NO</w:t>
      </w:r>
      <w:r w:rsidRPr="00A76831">
        <w:rPr>
          <w:vertAlign w:val="subscript"/>
        </w:rPr>
        <w:t>x</w:t>
      </w:r>
      <w:r w:rsidRPr="00A76831">
        <w:t xml:space="preserve">.  A twofold increase in </w:t>
      </w:r>
      <w:r w:rsidR="00666D40" w:rsidRPr="00A76831">
        <w:t>sunset</w:t>
      </w:r>
      <w:r w:rsidRPr="00A76831">
        <w:t xml:space="preserve"> NO</w:t>
      </w:r>
      <w:r w:rsidRPr="00A76831">
        <w:rPr>
          <w:vertAlign w:val="subscript"/>
        </w:rPr>
        <w:t>x</w:t>
      </w:r>
      <w:r w:rsidRPr="00A76831">
        <w:t>/</w:t>
      </w:r>
      <w:r w:rsidR="006224F7" w:rsidRPr="00A76831">
        <w:t>BVOC</w:t>
      </w:r>
      <w:r w:rsidRPr="00A76831">
        <w:t>, characteristic of changes</w:t>
      </w:r>
      <w:r w:rsidR="000626F6" w:rsidRPr="00A76831">
        <w:t xml:space="preserve"> suggested by emissions inventories</w:t>
      </w:r>
      <w:r w:rsidRPr="00A76831">
        <w:t xml:space="preserve">, would saturate nighttime </w:t>
      </w:r>
      <w:r w:rsidR="006224F7" w:rsidRPr="00A76831">
        <w:t xml:space="preserve">BVOC </w:t>
      </w:r>
      <w:r w:rsidRPr="00A76831">
        <w:t xml:space="preserve">oxidation and </w:t>
      </w:r>
      <w:r w:rsidR="006224F7" w:rsidRPr="00A76831">
        <w:t xml:space="preserve">organic </w:t>
      </w:r>
      <w:r w:rsidRPr="00A76831">
        <w:t>nitrate production without significant inorganic nitrate production, while larger changes in NO</w:t>
      </w:r>
      <w:r w:rsidRPr="00A76831">
        <w:rPr>
          <w:vertAlign w:val="subscript"/>
        </w:rPr>
        <w:t>x</w:t>
      </w:r>
      <w:r w:rsidRPr="00A76831">
        <w:t>/</w:t>
      </w:r>
      <w:r w:rsidR="006224F7" w:rsidRPr="00A76831">
        <w:t>BVOC</w:t>
      </w:r>
      <w:r w:rsidR="00210EB1" w:rsidRPr="00A76831">
        <w:t>,</w:t>
      </w:r>
      <w:r w:rsidR="006224F7" w:rsidRPr="00A76831">
        <w:t xml:space="preserve"> </w:t>
      </w:r>
      <w:r w:rsidRPr="00A76831">
        <w:t xml:space="preserve">characteristic of the 1999 data </w:t>
      </w:r>
      <w:r w:rsidR="00A777F9" w:rsidRPr="00A76831">
        <w:t>(</w:t>
      </w:r>
      <w:r w:rsidRPr="00A76831">
        <w:t>Fig</w:t>
      </w:r>
      <w:r w:rsidR="00D005DD" w:rsidRPr="00A76831">
        <w:t>.</w:t>
      </w:r>
      <w:r w:rsidRPr="00A76831">
        <w:t xml:space="preserve"> </w:t>
      </w:r>
      <w:r w:rsidR="00AB738C" w:rsidRPr="00A76831">
        <w:t>4</w:t>
      </w:r>
      <w:r w:rsidR="00A777F9" w:rsidRPr="00A76831">
        <w:t>)</w:t>
      </w:r>
      <w:r w:rsidR="00210EB1" w:rsidRPr="00A76831">
        <w:t>,</w:t>
      </w:r>
      <w:r w:rsidRPr="00A76831">
        <w:t xml:space="preserve"> would result in </w:t>
      </w:r>
      <w:r w:rsidR="00B63C31" w:rsidRPr="00A76831">
        <w:t>a large increase</w:t>
      </w:r>
      <w:r w:rsidRPr="00A76831">
        <w:t xml:space="preserve"> </w:t>
      </w:r>
      <w:r w:rsidR="00A777F9" w:rsidRPr="00A76831">
        <w:t xml:space="preserve">in </w:t>
      </w:r>
      <w:r w:rsidRPr="00A76831">
        <w:t xml:space="preserve">overnight production of inorganic nitrate, but </w:t>
      </w:r>
      <w:r w:rsidR="00F65D4F" w:rsidRPr="00A76831">
        <w:t>only a small</w:t>
      </w:r>
      <w:r w:rsidRPr="00A76831">
        <w:t xml:space="preserve"> increase </w:t>
      </w:r>
      <w:r w:rsidR="00F65D4F" w:rsidRPr="00A76831">
        <w:t xml:space="preserve">in </w:t>
      </w:r>
      <w:r w:rsidR="006224F7" w:rsidRPr="00A76831">
        <w:t xml:space="preserve">organic </w:t>
      </w:r>
      <w:r w:rsidRPr="00A76831">
        <w:t>nitrates.</w:t>
      </w:r>
    </w:p>
    <w:p w14:paraId="71FAC629" w14:textId="77777777" w:rsidR="00677C4D" w:rsidRPr="00A76831" w:rsidRDefault="00677C4D" w:rsidP="00A76831">
      <w:pPr>
        <w:spacing w:line="480" w:lineRule="auto"/>
        <w:jc w:val="both"/>
      </w:pPr>
    </w:p>
    <w:p w14:paraId="6CC6EE75" w14:textId="0A2A2AB9" w:rsidR="000247A2" w:rsidRPr="00A76831" w:rsidRDefault="000247A2" w:rsidP="00A76831">
      <w:pPr>
        <w:spacing w:line="480" w:lineRule="auto"/>
        <w:jc w:val="both"/>
      </w:pPr>
      <w:r w:rsidRPr="00A76831">
        <w:lastRenderedPageBreak/>
        <w:t xml:space="preserve">Recent trends in </w:t>
      </w:r>
      <w:r w:rsidR="00A777F9" w:rsidRPr="00A76831">
        <w:t>nocturnal</w:t>
      </w:r>
      <w:r w:rsidRPr="00A76831">
        <w:t xml:space="preserve"> </w:t>
      </w:r>
      <w:r w:rsidR="006224F7" w:rsidRPr="00A76831">
        <w:t xml:space="preserve">organic </w:t>
      </w:r>
      <w:r w:rsidRPr="00A76831">
        <w:t>nitrate production should represent trends in nighttime SOA production from NO</w:t>
      </w:r>
      <w:r w:rsidRPr="00A76831">
        <w:rPr>
          <w:vertAlign w:val="subscript"/>
        </w:rPr>
        <w:t>3</w:t>
      </w:r>
      <w:r w:rsidRPr="00A76831">
        <w:t>-isoprene oxidation</w: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 </w:instrTex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DATA </w:instrText>
      </w:r>
      <w:r w:rsidR="009C0120" w:rsidRPr="00A76831">
        <w:fldChar w:fldCharType="end"/>
      </w:r>
      <w:r w:rsidR="009C0120" w:rsidRPr="00A76831">
        <w:fldChar w:fldCharType="separate"/>
      </w:r>
      <w:hyperlink w:anchor="_ENREF_17" w:tooltip="Pye, 2010 #11" w:history="1">
        <w:r w:rsidR="009C0120" w:rsidRPr="00A76831">
          <w:rPr>
            <w:noProof/>
            <w:vertAlign w:val="superscript"/>
          </w:rPr>
          <w:t>17</w:t>
        </w:r>
      </w:hyperlink>
      <w:r w:rsidR="009C0120" w:rsidRPr="00A76831">
        <w:rPr>
          <w:noProof/>
          <w:vertAlign w:val="superscript"/>
        </w:rPr>
        <w:t>,</w:t>
      </w:r>
      <w:hyperlink w:anchor="_ENREF_18" w:tooltip="Pye, 2015 #13" w:history="1">
        <w:r w:rsidR="009C0120" w:rsidRPr="00A76831">
          <w:rPr>
            <w:noProof/>
            <w:vertAlign w:val="superscript"/>
          </w:rPr>
          <w:t>18</w:t>
        </w:r>
      </w:hyperlink>
      <w:r w:rsidR="009C0120" w:rsidRPr="00A76831">
        <w:fldChar w:fldCharType="end"/>
      </w:r>
      <w:r w:rsidRPr="00A76831">
        <w:t>.  If so, the response of this SOA source to NO</w:t>
      </w:r>
      <w:r w:rsidRPr="00A76831">
        <w:rPr>
          <w:vertAlign w:val="subscript"/>
        </w:rPr>
        <w:t>x</w:t>
      </w:r>
      <w:r w:rsidRPr="00A76831">
        <w:t xml:space="preserve"> </w:t>
      </w:r>
      <w:r w:rsidR="00A777F9" w:rsidRPr="00A76831">
        <w:t>would be</w:t>
      </w:r>
      <w:r w:rsidRPr="00A76831">
        <w:t xml:space="preserve"> </w:t>
      </w:r>
      <w:r w:rsidR="001B4211" w:rsidRPr="00A76831">
        <w:t>insensitive to</w:t>
      </w:r>
      <w:r w:rsidRPr="00A76831">
        <w:t xml:space="preserve"> past NO</w:t>
      </w:r>
      <w:r w:rsidRPr="00A76831">
        <w:rPr>
          <w:vertAlign w:val="subscript"/>
        </w:rPr>
        <w:t>x</w:t>
      </w:r>
      <w:r w:rsidRPr="00A76831">
        <w:t xml:space="preserve"> reductions </w:t>
      </w:r>
      <w:r w:rsidR="00A777F9" w:rsidRPr="00A76831">
        <w:t>in a NO</w:t>
      </w:r>
      <w:r w:rsidR="00A777F9" w:rsidRPr="00A76831">
        <w:rPr>
          <w:vertAlign w:val="subscript"/>
        </w:rPr>
        <w:t>x</w:t>
      </w:r>
      <w:r w:rsidR="00A777F9" w:rsidRPr="00A76831">
        <w:t xml:space="preserve"> saturated</w:t>
      </w:r>
      <w:r w:rsidRPr="00A76831">
        <w:t xml:space="preserve"> residual layer, but sensitive to current and future NO</w:t>
      </w:r>
      <w:r w:rsidRPr="00A76831">
        <w:rPr>
          <w:vertAlign w:val="subscript"/>
        </w:rPr>
        <w:t>x</w:t>
      </w:r>
      <w:r w:rsidRPr="00A76831">
        <w:t xml:space="preserve"> reductions.  Trend analysis of </w:t>
      </w:r>
      <w:r w:rsidR="00A777F9" w:rsidRPr="00A76831">
        <w:t>SOA</w:t>
      </w:r>
      <w:r w:rsidRPr="00A76831">
        <w:t xml:space="preserve"> in the southeast U.S. indicates that </w:t>
      </w:r>
      <w:r w:rsidR="00A777F9" w:rsidRPr="00A76831">
        <w:t>it</w:t>
      </w:r>
      <w:r w:rsidRPr="00A76831">
        <w:t xml:space="preserve"> has not fallen as rapidly as anthropogenic emissions of SO</w:t>
      </w:r>
      <w:r w:rsidRPr="00A76831">
        <w:rPr>
          <w:vertAlign w:val="subscript"/>
        </w:rPr>
        <w:t>2</w:t>
      </w:r>
      <w:r w:rsidRPr="00A76831">
        <w:t xml:space="preserve"> and NO</w:t>
      </w:r>
      <w:r w:rsidRPr="00A76831">
        <w:rPr>
          <w:vertAlign w:val="subscript"/>
        </w:rPr>
        <w:t>x</w:t>
      </w:r>
      <w:hyperlink w:anchor="_ENREF_43" w:tooltip="Attwood, 2014 #62" w:history="1">
        <w:r w:rsidR="009C0120" w:rsidRPr="00A76831">
          <w:fldChar w:fldCharType="begin"/>
        </w:r>
        <w:r w:rsidR="009C0120" w:rsidRPr="00A76831">
          <w:instrText xml:space="preserve"> ADDIN EN.CITE &lt;EndNote&gt;&lt;Cite&gt;&lt;Author&gt;Attwood&lt;/Author&gt;&lt;Year&gt;2014&lt;/Year&gt;&lt;RecNum&gt;62&lt;/RecNum&gt;&lt;DisplayText&gt;&lt;style face="superscript"&gt;43&lt;/style&gt;&lt;/DisplayText&gt;&lt;record&gt;&lt;rec-number&gt;62&lt;/rec-number&gt;&lt;foreign-keys&gt;&lt;key app="EN" db-id="9rsetxv2v000s8exe5bvzdfgrt5r09wvwex9"&gt;62&lt;/key&gt;&lt;/foreign-keys&gt;&lt;ref-type name="Journal Article"&gt;17&lt;/ref-type&gt;&lt;contributors&gt;&lt;authors&gt;&lt;author&gt;Attwood, A. R.&lt;/author&gt;&lt;author&gt;Washenfelder, R. A.&lt;/author&gt;&lt;author&gt;Brock, C. A.&lt;/author&gt;&lt;author&gt;Hu, W.&lt;/author&gt;&lt;author&gt;Baumann, K.&lt;/author&gt;&lt;author&gt;Campuzano-Jost, P.&lt;/author&gt;&lt;author&gt;Day, D. A.&lt;/author&gt;&lt;author&gt;Edgerton, E. S.&lt;/author&gt;&lt;author&gt;Murphy, D. M.&lt;/author&gt;&lt;author&gt;Palm, B. B.&lt;/author&gt;&lt;author&gt;McComiskey, A.&lt;/author&gt;&lt;author&gt;Wagner, N. L.&lt;/author&gt;&lt;author&gt;de Sá, S. S.&lt;/author&gt;&lt;author&gt;Ortega, A.&lt;/author&gt;&lt;author&gt;Martin, S. T.&lt;/author&gt;&lt;author&gt;Jimenez, J. L.&lt;/author&gt;&lt;author&gt;Brown, S. S.&lt;/author&gt;&lt;/authors&gt;&lt;/contributors&gt;&lt;titles&gt;&lt;title&gt;Trends in sulfate and organic aerosol mass in the Southeast U.S.: Impact on aerosol optical depth and radiative forcing&lt;/title&gt;&lt;secondary-title&gt;Geophysical Research Letters&lt;/secondary-title&gt;&lt;/titles&gt;&lt;periodical&gt;&lt;full-title&gt;Geophysical Research Letters&lt;/full-title&gt;&lt;/periodical&gt;&lt;pages&gt;7701-7709&lt;/pages&gt;&lt;volume&gt;41&lt;/volume&gt;&lt;dates&gt;&lt;year&gt;2014&lt;/year&gt;&lt;/dates&gt;&lt;isbn&gt;1944-8007&lt;/isbn&gt;&lt;urls&gt;&lt;related-urls&gt;&lt;url&gt;http://dx.doi.org/10.1002/2014GL061669&lt;/url&gt;&lt;/related-urls&gt;&lt;/urls&gt;&lt;electronic-resource-num&gt;10.1002/2014GL061669&lt;/electronic-resource-num&gt;&lt;/record&gt;&lt;/Cite&gt;&lt;/EndNote&gt;</w:instrText>
        </w:r>
        <w:r w:rsidR="009C0120" w:rsidRPr="00A76831">
          <w:fldChar w:fldCharType="separate"/>
        </w:r>
        <w:r w:rsidR="009C0120" w:rsidRPr="00A76831">
          <w:rPr>
            <w:noProof/>
            <w:vertAlign w:val="superscript"/>
          </w:rPr>
          <w:t>43</w:t>
        </w:r>
        <w:r w:rsidR="009C0120" w:rsidRPr="00A76831">
          <w:fldChar w:fldCharType="end"/>
        </w:r>
      </w:hyperlink>
      <w:r w:rsidRPr="00A76831">
        <w:t xml:space="preserve"> despite </w:t>
      </w:r>
      <w:r w:rsidR="00666D40" w:rsidRPr="00A76831">
        <w:t xml:space="preserve">strong </w:t>
      </w:r>
      <w:r w:rsidRPr="00A76831">
        <w:t xml:space="preserve">evidence that these pollutants play a role in </w:t>
      </w:r>
      <w:r w:rsidR="00A777F9" w:rsidRPr="00A76831">
        <w:t>SOA</w:t>
      </w:r>
      <w:r w:rsidRPr="00A76831">
        <w:t xml:space="preserve"> production</w:t>
      </w:r>
      <w:hyperlink w:anchor="_ENREF_44" w:tooltip="Kiendler-Scharr, 2016 #66" w:history="1">
        <w:r w:rsidR="009C0120" w:rsidRPr="00A76831">
          <w:fldChar w:fldCharType="begin">
            <w:fldData xml:space="preserve">PEVuZE5vdGU+PENpdGU+PEF1dGhvcj5LaWVuZGxlci1TY2hhcnI8L0F1dGhvcj48WWVhcj4yMDE2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</w:fldData>
          </w:fldChar>
        </w:r>
        <w:r w:rsidR="009C0120" w:rsidRPr="00A76831">
          <w:instrText xml:space="preserve"> ADDIN EN.CITE </w:instrText>
        </w:r>
        <w:r w:rsidR="009C0120" w:rsidRPr="00A76831">
          <w:fldChar w:fldCharType="begin">
            <w:fldData xml:space="preserve">PEVuZE5vdGU+PENpdGU+PEF1dGhvcj5LaWVuZGxlci1TY2hhcnI8L0F1dGhvcj48WWVhcj4yMDE2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</w:fldData>
          </w:fldChar>
        </w:r>
        <w:r w:rsidR="009C0120" w:rsidRPr="00A76831">
          <w:instrText xml:space="preserve"> ADDIN EN.CITE.DATA </w:instrText>
        </w:r>
        <w:r w:rsidR="009C0120" w:rsidRPr="00A76831">
          <w:fldChar w:fldCharType="end"/>
        </w:r>
        <w:r w:rsidR="009C0120" w:rsidRPr="00A76831">
          <w:fldChar w:fldCharType="separate"/>
        </w:r>
        <w:r w:rsidR="009C0120" w:rsidRPr="00A76831">
          <w:rPr>
            <w:noProof/>
            <w:vertAlign w:val="superscript"/>
          </w:rPr>
          <w:t>44-47</w:t>
        </w:r>
        <w:r w:rsidR="009C0120" w:rsidRPr="00A76831">
          <w:fldChar w:fldCharType="end"/>
        </w:r>
      </w:hyperlink>
      <w:r w:rsidR="001B556A" w:rsidRPr="00A76831">
        <w:t>.  The</w:t>
      </w:r>
      <w:r w:rsidRPr="00A76831">
        <w:t xml:space="preserve"> dependence of NO</w:t>
      </w:r>
      <w:r w:rsidRPr="00A76831">
        <w:rPr>
          <w:vertAlign w:val="subscript"/>
        </w:rPr>
        <w:t>3</w:t>
      </w:r>
      <w:r w:rsidRPr="00A76831">
        <w:t>-</w:t>
      </w:r>
      <w:r w:rsidR="00210EB1" w:rsidRPr="00A76831">
        <w:t xml:space="preserve">BVOC </w:t>
      </w:r>
      <w:r w:rsidRPr="00A76831">
        <w:t>SOA on NO</w:t>
      </w:r>
      <w:r w:rsidRPr="00A76831">
        <w:rPr>
          <w:vertAlign w:val="subscript"/>
        </w:rPr>
        <w:t>x</w:t>
      </w:r>
      <w:r w:rsidRPr="00A76831">
        <w:t xml:space="preserve"> </w:t>
      </w:r>
      <w:r w:rsidR="008B512E" w:rsidRPr="00A76831">
        <w:t xml:space="preserve">will </w:t>
      </w:r>
      <w:r w:rsidRPr="00A76831">
        <w:t xml:space="preserve">contribute to </w:t>
      </w:r>
      <w:r w:rsidR="008B512E" w:rsidRPr="00A76831">
        <w:t>the</w:t>
      </w:r>
      <w:r w:rsidRPr="00A76831">
        <w:t xml:space="preserve"> complex </w:t>
      </w:r>
      <w:r w:rsidR="00A777F9" w:rsidRPr="00A76831">
        <w:t>non-</w:t>
      </w:r>
      <w:r w:rsidRPr="00A76831">
        <w:t>linear sensitivity of biogenic</w:t>
      </w:r>
      <w:r w:rsidR="008B512E" w:rsidRPr="00A76831">
        <w:t xml:space="preserve"> SOA to anthropogenic emissions, and needs to be represented in m</w:t>
      </w:r>
      <w:r w:rsidR="001B556A" w:rsidRPr="00A76831">
        <w:t>odels evaluating</w:t>
      </w:r>
      <w:r w:rsidRPr="00A76831">
        <w:t xml:space="preserve"> </w:t>
      </w:r>
      <w:r w:rsidR="00FB2FC8" w:rsidRPr="00A76831">
        <w:t xml:space="preserve">SOA </w:t>
      </w:r>
      <w:r w:rsidRPr="00A76831">
        <w:t>air quality and climate impacts</w: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 </w:instrText>
      </w:r>
      <w:r w:rsidR="009C0120" w:rsidRPr="00A76831">
        <w:fldChar w:fldCharType="begin">
          <w:fldData xml:space="preserve">PEVuZE5vdGU+PENpdGU+PEF1dGhvcj5QeWU8L0F1dGhvcj48WWVhcj4yMDEwPC9ZZWFyPjxSZWNO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</w:fldData>
        </w:fldChar>
      </w:r>
      <w:r w:rsidR="009C0120" w:rsidRPr="00A76831">
        <w:instrText xml:space="preserve"> ADDIN EN.CITE.DATA </w:instrText>
      </w:r>
      <w:r w:rsidR="009C0120" w:rsidRPr="00A76831">
        <w:fldChar w:fldCharType="end"/>
      </w:r>
      <w:r w:rsidR="009C0120" w:rsidRPr="00A76831">
        <w:fldChar w:fldCharType="separate"/>
      </w:r>
      <w:hyperlink w:anchor="_ENREF_17" w:tooltip="Pye, 2010 #11" w:history="1">
        <w:r w:rsidR="009C0120" w:rsidRPr="00A76831">
          <w:rPr>
            <w:noProof/>
            <w:vertAlign w:val="superscript"/>
          </w:rPr>
          <w:t>17</w:t>
        </w:r>
      </w:hyperlink>
      <w:r w:rsidR="009C0120" w:rsidRPr="00A76831">
        <w:rPr>
          <w:noProof/>
          <w:vertAlign w:val="superscript"/>
        </w:rPr>
        <w:t>,</w:t>
      </w:r>
      <w:hyperlink w:anchor="_ENREF_18" w:tooltip="Pye, 2015 #13" w:history="1">
        <w:r w:rsidR="009C0120" w:rsidRPr="00A76831">
          <w:rPr>
            <w:noProof/>
            <w:vertAlign w:val="superscript"/>
          </w:rPr>
          <w:t>18</w:t>
        </w:r>
      </w:hyperlink>
      <w:r w:rsidR="009C0120" w:rsidRPr="00A76831">
        <w:fldChar w:fldCharType="end"/>
      </w:r>
      <w:r w:rsidRPr="00A76831">
        <w:t>.</w:t>
      </w:r>
    </w:p>
    <w:p w14:paraId="0B2BAC2A" w14:textId="77777777" w:rsidR="00DA1D9A" w:rsidRPr="00A76831" w:rsidRDefault="00DA1D9A" w:rsidP="00A76831">
      <w:pPr>
        <w:spacing w:line="480" w:lineRule="auto"/>
        <w:jc w:val="both"/>
      </w:pPr>
    </w:p>
    <w:p w14:paraId="2578848D" w14:textId="1182B756" w:rsidR="00DA1D9A" w:rsidRPr="00A76831" w:rsidRDefault="00DA1D9A" w:rsidP="00A76831">
      <w:pPr>
        <w:spacing w:line="480" w:lineRule="auto"/>
        <w:jc w:val="both"/>
      </w:pPr>
      <w:r w:rsidRPr="00A76831">
        <w:t>Unlike the U</w:t>
      </w:r>
      <w:r w:rsidR="00930AA0" w:rsidRPr="00A76831">
        <w:t>.</w:t>
      </w:r>
      <w:r w:rsidRPr="00A76831">
        <w:t>S</w:t>
      </w:r>
      <w:r w:rsidR="00930AA0" w:rsidRPr="00A76831">
        <w:t>.</w:t>
      </w:r>
      <w:r w:rsidRPr="00A76831">
        <w:t xml:space="preserve">, many regions of the world </w:t>
      </w:r>
      <w:r w:rsidR="00A777F9" w:rsidRPr="00A76831">
        <w:t xml:space="preserve">with large </w:t>
      </w:r>
      <w:r w:rsidR="008752D4" w:rsidRPr="00A76831">
        <w:t>BVOC</w:t>
      </w:r>
      <w:r w:rsidR="00A777F9" w:rsidRPr="00A76831">
        <w:t xml:space="preserve"> emissions</w:t>
      </w:r>
      <w:r w:rsidR="00FA5B59" w:rsidRPr="00A76831">
        <w:t>,</w:t>
      </w:r>
      <w:r w:rsidR="00A777F9" w:rsidRPr="00A76831">
        <w:t xml:space="preserve"> </w:t>
      </w:r>
      <w:r w:rsidR="00FA5B59" w:rsidRPr="00A76831">
        <w:t xml:space="preserve">such as China and India, </w:t>
      </w:r>
      <w:r w:rsidR="008752D4" w:rsidRPr="00A76831">
        <w:t>have</w:t>
      </w:r>
      <w:r w:rsidR="00F83C54" w:rsidRPr="00A76831">
        <w:t xml:space="preserve"> experienced increasing</w:t>
      </w:r>
      <w:r w:rsidRPr="00A76831">
        <w:t xml:space="preserve"> NO</w:t>
      </w:r>
      <w:r w:rsidRPr="00A76831">
        <w:rPr>
          <w:vertAlign w:val="subscript"/>
        </w:rPr>
        <w:t>x</w:t>
      </w:r>
      <w:r w:rsidRPr="00A76831">
        <w:t xml:space="preserve"> </w:t>
      </w:r>
      <w:r w:rsidR="008752D4" w:rsidRPr="00A76831">
        <w:t>emissions</w:t>
      </w:r>
      <w:r w:rsidR="00F83C54" w:rsidRPr="00A76831">
        <w:t xml:space="preserve"> in the recent past</w:t>
      </w:r>
      <w:r w:rsidR="008F16BB" w:rsidRPr="00A76831">
        <w:t>, with</w:t>
      </w:r>
      <w:r w:rsidRPr="00A76831">
        <w:t xml:space="preserve"> implications </w:t>
      </w:r>
      <w:r w:rsidR="00A777F9" w:rsidRPr="00A76831">
        <w:t>for</w:t>
      </w:r>
      <w:r w:rsidRPr="00A76831">
        <w:t xml:space="preserve"> nighttime processing, next day</w:t>
      </w:r>
      <w:r w:rsidR="00930AA0" w:rsidRPr="00A76831">
        <w:t xml:space="preserve"> O</w:t>
      </w:r>
      <w:r w:rsidR="00930AA0" w:rsidRPr="00A76831">
        <w:rPr>
          <w:vertAlign w:val="subscript"/>
        </w:rPr>
        <w:t>3</w:t>
      </w:r>
      <w:r w:rsidR="00930AA0" w:rsidRPr="00A76831">
        <w:t xml:space="preserve"> production</w:t>
      </w:r>
      <w:r w:rsidRPr="00A76831">
        <w:t xml:space="preserve"> and aerosol comp</w:t>
      </w:r>
      <w:r w:rsidR="00492E29" w:rsidRPr="00A76831">
        <w:t xml:space="preserve">osition.  </w:t>
      </w:r>
      <w:r w:rsidR="00765907" w:rsidRPr="00A76831">
        <w:t>Currently however</w:t>
      </w:r>
      <w:r w:rsidR="00FA5B59" w:rsidRPr="00A76831">
        <w:t>, t</w:t>
      </w:r>
      <w:r w:rsidR="00492E29" w:rsidRPr="00A76831">
        <w:t xml:space="preserve">here is </w:t>
      </w:r>
      <w:r w:rsidR="00FA5B59" w:rsidRPr="00A76831">
        <w:t xml:space="preserve">insufficient </w:t>
      </w:r>
      <w:r w:rsidR="00492E29" w:rsidRPr="00A76831">
        <w:t>data to asse</w:t>
      </w:r>
      <w:r w:rsidR="00651F58" w:rsidRPr="00A76831">
        <w:t>s</w:t>
      </w:r>
      <w:r w:rsidR="00492E29" w:rsidRPr="00A76831">
        <w:t>s the impacts of these trends outside of the U.S. and Europe.</w:t>
      </w:r>
    </w:p>
    <w:p w14:paraId="255DEDC9" w14:textId="48EF9CC9" w:rsidR="00C8192F" w:rsidRPr="00A76831" w:rsidRDefault="005A4B58" w:rsidP="00A76831">
      <w:pPr>
        <w:spacing w:line="480" w:lineRule="auto"/>
      </w:pPr>
      <w:r w:rsidRPr="00A76831">
        <w:br w:type="page"/>
      </w:r>
    </w:p>
    <w:p w14:paraId="007B34B8" w14:textId="1B008FA1" w:rsidR="007B4B74" w:rsidRPr="00A76831" w:rsidRDefault="007B4B74" w:rsidP="00A76831">
      <w:pPr>
        <w:spacing w:line="480" w:lineRule="auto"/>
        <w:jc w:val="both"/>
        <w:rPr>
          <w:b/>
        </w:rPr>
      </w:pPr>
      <w:r w:rsidRPr="00A76831">
        <w:rPr>
          <w:b/>
        </w:rPr>
        <w:lastRenderedPageBreak/>
        <w:t>References</w:t>
      </w:r>
    </w:p>
    <w:p w14:paraId="2268A657" w14:textId="77777777" w:rsidR="0035671D" w:rsidRPr="00A76831" w:rsidRDefault="0035671D" w:rsidP="00A76831">
      <w:pPr>
        <w:spacing w:line="480" w:lineRule="auto"/>
        <w:ind w:left="720" w:hanging="720"/>
        <w:rPr>
          <w:noProof/>
        </w:rPr>
      </w:pPr>
      <w:bookmarkStart w:id="0" w:name="_ENREF_1"/>
      <w:r w:rsidRPr="00A76831">
        <w:rPr>
          <w:noProof/>
        </w:rPr>
        <w:t>1</w:t>
      </w:r>
      <w:r w:rsidRPr="00A76831">
        <w:rPr>
          <w:noProof/>
        </w:rPr>
        <w:tab/>
        <w:t>Fuentes, J. D.</w:t>
      </w:r>
      <w:r w:rsidRPr="00A76831">
        <w:rPr>
          <w:i/>
          <w:noProof/>
        </w:rPr>
        <w:t xml:space="preserve"> et al.</w:t>
      </w:r>
      <w:r w:rsidRPr="00A76831">
        <w:rPr>
          <w:noProof/>
        </w:rPr>
        <w:t xml:space="preserve"> Biogenic Hydrocarbons in the Atmospheric Boundary Layer: A Review. </w:t>
      </w:r>
      <w:r w:rsidRPr="00A76831">
        <w:rPr>
          <w:i/>
          <w:noProof/>
        </w:rPr>
        <w:t>Bulletin of the American Meteorological Society</w:t>
      </w:r>
      <w:r w:rsidRPr="00A76831">
        <w:rPr>
          <w:noProof/>
        </w:rPr>
        <w:t xml:space="preserve"> 81, 1537-1575, (2000).</w:t>
      </w:r>
      <w:bookmarkEnd w:id="0"/>
    </w:p>
    <w:p w14:paraId="23C20A55" w14:textId="77777777" w:rsidR="0035671D" w:rsidRPr="00A76831" w:rsidRDefault="0035671D" w:rsidP="00A76831">
      <w:pPr>
        <w:spacing w:line="480" w:lineRule="auto"/>
        <w:ind w:left="720" w:hanging="720"/>
        <w:rPr>
          <w:noProof/>
        </w:rPr>
      </w:pPr>
      <w:bookmarkStart w:id="1" w:name="_ENREF_2"/>
      <w:r w:rsidRPr="00A76831">
        <w:rPr>
          <w:noProof/>
        </w:rPr>
        <w:t>2</w:t>
      </w:r>
      <w:r w:rsidRPr="00A76831">
        <w:rPr>
          <w:noProof/>
        </w:rPr>
        <w:tab/>
        <w:t>Atkinson, R. &amp; Arey, J. Atmospheric Degrad</w:t>
      </w:r>
      <w:bookmarkStart w:id="2" w:name="_GoBack"/>
      <w:bookmarkEnd w:id="2"/>
      <w:r w:rsidRPr="00A76831">
        <w:rPr>
          <w:noProof/>
        </w:rPr>
        <w:t xml:space="preserve">ation of Volatile Organic Compounds. </w:t>
      </w:r>
      <w:r w:rsidRPr="00A76831">
        <w:rPr>
          <w:i/>
          <w:noProof/>
        </w:rPr>
        <w:t>Chem. Rev.</w:t>
      </w:r>
      <w:r w:rsidRPr="00A76831">
        <w:rPr>
          <w:noProof/>
        </w:rPr>
        <w:t xml:space="preserve"> 103, 4605-4638, (2003).</w:t>
      </w:r>
      <w:bookmarkEnd w:id="1"/>
    </w:p>
    <w:p w14:paraId="66133798" w14:textId="77777777" w:rsidR="0035671D" w:rsidRPr="00A76831" w:rsidRDefault="0035671D" w:rsidP="00A76831">
      <w:pPr>
        <w:spacing w:line="480" w:lineRule="auto"/>
        <w:ind w:left="720" w:hanging="720"/>
        <w:rPr>
          <w:noProof/>
        </w:rPr>
      </w:pPr>
      <w:bookmarkStart w:id="3" w:name="_ENREF_3"/>
      <w:r w:rsidRPr="00A76831">
        <w:rPr>
          <w:noProof/>
        </w:rPr>
        <w:t>3</w:t>
      </w:r>
      <w:r w:rsidRPr="00A76831">
        <w:rPr>
          <w:noProof/>
        </w:rPr>
        <w:tab/>
        <w:t xml:space="preserve">Atkinson, R. &amp; Arey, J. Gas-phase tropospheric chemistry of biogenic volatile organic compounds: a review. </w:t>
      </w:r>
      <w:r w:rsidRPr="00A76831">
        <w:rPr>
          <w:i/>
          <w:noProof/>
        </w:rPr>
        <w:t>Atmos. Environ.</w:t>
      </w:r>
      <w:r w:rsidRPr="00A76831">
        <w:rPr>
          <w:noProof/>
        </w:rPr>
        <w:t xml:space="preserve"> 37, S197-S219, (2003).</w:t>
      </w:r>
      <w:bookmarkEnd w:id="3"/>
    </w:p>
    <w:p w14:paraId="0A489E76" w14:textId="77777777" w:rsidR="0035671D" w:rsidRPr="00A76831" w:rsidRDefault="0035671D" w:rsidP="00A76831">
      <w:pPr>
        <w:spacing w:line="480" w:lineRule="auto"/>
        <w:ind w:left="720" w:hanging="720"/>
        <w:rPr>
          <w:noProof/>
        </w:rPr>
      </w:pPr>
      <w:bookmarkStart w:id="4" w:name="_ENREF_4"/>
      <w:r w:rsidRPr="00A76831">
        <w:rPr>
          <w:noProof/>
        </w:rPr>
        <w:t>4</w:t>
      </w:r>
      <w:r w:rsidRPr="00A76831">
        <w:rPr>
          <w:noProof/>
        </w:rPr>
        <w:tab/>
        <w:t>Draper, D. C., Farmer, D. K., Desyaterik, Y. &amp; Fry, J. L. A qualitative comparison of secondary organic aerosol yields and composition from ozonolysis of monoterpenes at varying concentrations of NO</w:t>
      </w:r>
      <w:r w:rsidRPr="00A76831">
        <w:rPr>
          <w:noProof/>
          <w:vertAlign w:val="subscript"/>
        </w:rPr>
        <w:t>2</w:t>
      </w:r>
      <w:r w:rsidRPr="00A76831">
        <w:rPr>
          <w:noProof/>
        </w:rPr>
        <w:t xml:space="preserve">. </w:t>
      </w:r>
      <w:r w:rsidRPr="00A76831">
        <w:rPr>
          <w:i/>
          <w:noProof/>
        </w:rPr>
        <w:t>Atmos. Chem. Phys.</w:t>
      </w:r>
      <w:r w:rsidRPr="00A76831">
        <w:rPr>
          <w:noProof/>
        </w:rPr>
        <w:t xml:space="preserve"> 15, 12267-12281, (2015).</w:t>
      </w:r>
      <w:bookmarkEnd w:id="4"/>
    </w:p>
    <w:p w14:paraId="1EF3B8FC" w14:textId="77777777" w:rsidR="0035671D" w:rsidRPr="00A76831" w:rsidRDefault="0035671D" w:rsidP="00A76831">
      <w:pPr>
        <w:spacing w:line="480" w:lineRule="auto"/>
        <w:ind w:left="720" w:hanging="720"/>
        <w:rPr>
          <w:noProof/>
        </w:rPr>
      </w:pPr>
      <w:bookmarkStart w:id="5" w:name="_ENREF_5"/>
      <w:r w:rsidRPr="00A76831">
        <w:rPr>
          <w:noProof/>
        </w:rPr>
        <w:t>5</w:t>
      </w:r>
      <w:r w:rsidRPr="00A76831">
        <w:rPr>
          <w:noProof/>
        </w:rPr>
        <w:tab/>
        <w:t xml:space="preserve">Brown, S. S. &amp; Stutz, J. Nighttime Radical Observations and Chemistry. </w:t>
      </w:r>
      <w:r w:rsidRPr="00A76831">
        <w:rPr>
          <w:i/>
          <w:noProof/>
        </w:rPr>
        <w:t>Chem. Soc. Reviews</w:t>
      </w:r>
      <w:r w:rsidRPr="00A76831">
        <w:rPr>
          <w:noProof/>
        </w:rPr>
        <w:t xml:space="preserve"> 41, 6405-6447, (2012).</w:t>
      </w:r>
      <w:bookmarkEnd w:id="5"/>
    </w:p>
    <w:p w14:paraId="070C6428" w14:textId="77777777" w:rsidR="0035671D" w:rsidRPr="00A76831" w:rsidRDefault="0035671D" w:rsidP="00A76831">
      <w:pPr>
        <w:spacing w:line="480" w:lineRule="auto"/>
        <w:ind w:left="720" w:hanging="720"/>
        <w:rPr>
          <w:noProof/>
        </w:rPr>
      </w:pPr>
      <w:bookmarkStart w:id="6" w:name="_ENREF_6"/>
      <w:r w:rsidRPr="00A76831">
        <w:rPr>
          <w:noProof/>
        </w:rPr>
        <w:t>6</w:t>
      </w:r>
      <w:r w:rsidRPr="00A76831">
        <w:rPr>
          <w:noProof/>
        </w:rPr>
        <w:tab/>
        <w:t xml:space="preserve">Stull, R. B. </w:t>
      </w:r>
      <w:r w:rsidRPr="00A76831">
        <w:rPr>
          <w:i/>
          <w:noProof/>
        </w:rPr>
        <w:t>An Introduction to Boundary Layer Meteorology</w:t>
      </w:r>
      <w:r w:rsidRPr="00A76831">
        <w:rPr>
          <w:noProof/>
        </w:rPr>
        <w:t>.  (Kluwer Academic, 1988).</w:t>
      </w:r>
      <w:bookmarkEnd w:id="6"/>
    </w:p>
    <w:p w14:paraId="016B0663" w14:textId="77777777" w:rsidR="0035671D" w:rsidRPr="00A76831" w:rsidRDefault="0035671D" w:rsidP="00A76831">
      <w:pPr>
        <w:spacing w:line="480" w:lineRule="auto"/>
        <w:ind w:left="720" w:hanging="720"/>
        <w:rPr>
          <w:noProof/>
        </w:rPr>
      </w:pPr>
      <w:bookmarkStart w:id="7" w:name="_ENREF_7"/>
      <w:r w:rsidRPr="00A76831">
        <w:rPr>
          <w:noProof/>
        </w:rPr>
        <w:t>7</w:t>
      </w:r>
      <w:r w:rsidRPr="00A76831">
        <w:rPr>
          <w:noProof/>
        </w:rPr>
        <w:tab/>
        <w:t>Brown, S. S.</w:t>
      </w:r>
      <w:r w:rsidRPr="00A76831">
        <w:rPr>
          <w:i/>
          <w:noProof/>
        </w:rPr>
        <w:t xml:space="preserve"> et al.</w:t>
      </w:r>
      <w:r w:rsidRPr="00A76831">
        <w:rPr>
          <w:noProof/>
        </w:rPr>
        <w:t xml:space="preserve"> The effects of NO</w:t>
      </w:r>
      <w:r w:rsidRPr="00A76831">
        <w:rPr>
          <w:noProof/>
          <w:vertAlign w:val="subscript"/>
        </w:rPr>
        <w:t>x</w:t>
      </w:r>
      <w:r w:rsidRPr="00A76831">
        <w:rPr>
          <w:noProof/>
        </w:rPr>
        <w:t xml:space="preserve"> control and plume mixing on nighttime chemical processing of plumes from coal-fired power plants. </w:t>
      </w:r>
      <w:r w:rsidRPr="00A76831">
        <w:rPr>
          <w:i/>
          <w:noProof/>
        </w:rPr>
        <w:t>J. Geophys. Res.</w:t>
      </w:r>
      <w:r w:rsidRPr="00A76831">
        <w:rPr>
          <w:noProof/>
        </w:rPr>
        <w:t xml:space="preserve"> 117, D07304, (2012).</w:t>
      </w:r>
      <w:bookmarkEnd w:id="7"/>
    </w:p>
    <w:p w14:paraId="01E0ABC2" w14:textId="77777777" w:rsidR="0035671D" w:rsidRPr="00A76831" w:rsidRDefault="0035671D" w:rsidP="00A76831">
      <w:pPr>
        <w:spacing w:line="480" w:lineRule="auto"/>
        <w:ind w:left="720" w:hanging="720"/>
        <w:rPr>
          <w:noProof/>
        </w:rPr>
      </w:pPr>
      <w:bookmarkStart w:id="8" w:name="_ENREF_8"/>
      <w:r w:rsidRPr="00A76831">
        <w:rPr>
          <w:rFonts w:hint="eastAsia"/>
          <w:noProof/>
        </w:rPr>
        <w:t>8</w:t>
      </w:r>
      <w:r w:rsidRPr="00A76831">
        <w:rPr>
          <w:rFonts w:hint="eastAsia"/>
          <w:noProof/>
        </w:rPr>
        <w:tab/>
        <w:t>Boyd, C. M.</w:t>
      </w:r>
      <w:r w:rsidRPr="00A76831">
        <w:rPr>
          <w:rFonts w:hint="eastAsia"/>
          <w:i/>
          <w:noProof/>
        </w:rPr>
        <w:t xml:space="preserve"> et al.</w:t>
      </w:r>
      <w:r w:rsidRPr="00A76831">
        <w:rPr>
          <w:rFonts w:hint="eastAsia"/>
          <w:noProof/>
        </w:rPr>
        <w:t xml:space="preserve"> Secondary organic aerosol formation from the </w:t>
      </w:r>
      <w:r w:rsidRPr="00A76831">
        <w:rPr>
          <w:rFonts w:hint="eastAsia"/>
          <w:noProof/>
        </w:rPr>
        <w:t>β</w:t>
      </w:r>
      <w:r w:rsidRPr="00A76831">
        <w:rPr>
          <w:rFonts w:hint="eastAsia"/>
          <w:noProof/>
        </w:rPr>
        <w:t>-pinene+NO</w:t>
      </w:r>
      <w:r w:rsidRPr="00A76831">
        <w:rPr>
          <w:rFonts w:hint="eastAsia"/>
          <w:noProof/>
          <w:vertAlign w:val="subscript"/>
        </w:rPr>
        <w:t>3</w:t>
      </w:r>
      <w:r w:rsidRPr="00A76831">
        <w:rPr>
          <w:rFonts w:hint="eastAsia"/>
          <w:noProof/>
        </w:rPr>
        <w:t xml:space="preserve"> system: effect of humidity and peroxy radical fate. </w:t>
      </w:r>
      <w:r w:rsidRPr="00A76831">
        <w:rPr>
          <w:rFonts w:hint="eastAsia"/>
          <w:i/>
          <w:noProof/>
        </w:rPr>
        <w:t>Atmos. Chem. Phys.</w:t>
      </w:r>
      <w:r w:rsidRPr="00A76831">
        <w:rPr>
          <w:rFonts w:hint="eastAsia"/>
          <w:noProof/>
        </w:rPr>
        <w:t xml:space="preserve"> 15, 7497-7522, (2015).</w:t>
      </w:r>
      <w:bookmarkEnd w:id="8"/>
    </w:p>
    <w:p w14:paraId="2329CFE7" w14:textId="77777777" w:rsidR="0035671D" w:rsidRPr="00A76831" w:rsidRDefault="0035671D" w:rsidP="00A76831">
      <w:pPr>
        <w:spacing w:line="480" w:lineRule="auto"/>
        <w:ind w:left="720" w:hanging="720"/>
        <w:rPr>
          <w:noProof/>
        </w:rPr>
      </w:pPr>
      <w:bookmarkStart w:id="9" w:name="_ENREF_9"/>
      <w:r w:rsidRPr="00A76831">
        <w:rPr>
          <w:noProof/>
        </w:rPr>
        <w:lastRenderedPageBreak/>
        <w:t>9</w:t>
      </w:r>
      <w:r w:rsidRPr="00A76831">
        <w:rPr>
          <w:noProof/>
        </w:rPr>
        <w:tab/>
        <w:t xml:space="preserve">Chung, S. H. &amp; Seinfeld, J. H. Global distribution and climate forcing of  carbonaceous aerosols. </w:t>
      </w:r>
      <w:r w:rsidRPr="00A76831">
        <w:rPr>
          <w:i/>
          <w:noProof/>
        </w:rPr>
        <w:t>J. Geophys. Res.</w:t>
      </w:r>
      <w:r w:rsidRPr="00A76831">
        <w:rPr>
          <w:noProof/>
        </w:rPr>
        <w:t xml:space="preserve"> 107, 4407, (2002).</w:t>
      </w:r>
      <w:bookmarkEnd w:id="9"/>
    </w:p>
    <w:p w14:paraId="16198628" w14:textId="77777777" w:rsidR="0035671D" w:rsidRPr="00A76831" w:rsidRDefault="0035671D" w:rsidP="00A76831">
      <w:pPr>
        <w:spacing w:line="480" w:lineRule="auto"/>
        <w:ind w:left="720" w:hanging="720"/>
        <w:rPr>
          <w:noProof/>
        </w:rPr>
      </w:pPr>
      <w:bookmarkStart w:id="10" w:name="_ENREF_10"/>
      <w:r w:rsidRPr="00A76831">
        <w:rPr>
          <w:noProof/>
        </w:rPr>
        <w:t>10</w:t>
      </w:r>
      <w:r w:rsidRPr="00A76831">
        <w:rPr>
          <w:noProof/>
        </w:rPr>
        <w:tab/>
        <w:t>Fry, J. L.</w:t>
      </w:r>
      <w:r w:rsidRPr="00A76831">
        <w:rPr>
          <w:i/>
          <w:noProof/>
        </w:rPr>
        <w:t xml:space="preserve"> et al.</w:t>
      </w:r>
      <w:r w:rsidRPr="00A76831">
        <w:rPr>
          <w:noProof/>
        </w:rPr>
        <w:t xml:space="preserve"> Secondary Organic Aerosol Formation and Organic Nitrate Yield from NO</w:t>
      </w:r>
      <w:r w:rsidRPr="00A76831">
        <w:rPr>
          <w:noProof/>
          <w:vertAlign w:val="subscript"/>
        </w:rPr>
        <w:t>3</w:t>
      </w:r>
      <w:r w:rsidRPr="00A76831">
        <w:rPr>
          <w:noProof/>
        </w:rPr>
        <w:t xml:space="preserve"> Oxidation of Biogenic Hydrocarbons. </w:t>
      </w:r>
      <w:r w:rsidRPr="00A76831">
        <w:rPr>
          <w:i/>
          <w:noProof/>
        </w:rPr>
        <w:t>Environmental Science &amp; Technology</w:t>
      </w:r>
      <w:r w:rsidRPr="00A76831">
        <w:rPr>
          <w:noProof/>
        </w:rPr>
        <w:t xml:space="preserve"> 48, 11944-11953, (2014).</w:t>
      </w:r>
      <w:bookmarkEnd w:id="10"/>
    </w:p>
    <w:p w14:paraId="6C3C5E52" w14:textId="77777777" w:rsidR="0035671D" w:rsidRPr="00A76831" w:rsidRDefault="0035671D" w:rsidP="00A76831">
      <w:pPr>
        <w:spacing w:line="480" w:lineRule="auto"/>
        <w:ind w:left="720" w:hanging="720"/>
        <w:rPr>
          <w:noProof/>
        </w:rPr>
      </w:pPr>
      <w:bookmarkStart w:id="11" w:name="_ENREF_11"/>
      <w:r w:rsidRPr="00A76831">
        <w:rPr>
          <w:noProof/>
        </w:rPr>
        <w:t>11</w:t>
      </w:r>
      <w:r w:rsidRPr="00A76831">
        <w:rPr>
          <w:noProof/>
        </w:rPr>
        <w:tab/>
        <w:t>Fry, J. L.</w:t>
      </w:r>
      <w:r w:rsidRPr="00A76831">
        <w:rPr>
          <w:i/>
          <w:noProof/>
        </w:rPr>
        <w:t xml:space="preserve"> et al.</w:t>
      </w:r>
      <w:r w:rsidRPr="00A76831">
        <w:rPr>
          <w:noProof/>
        </w:rPr>
        <w:t xml:space="preserve"> SOA from limonene: role of NO</w:t>
      </w:r>
      <w:r w:rsidRPr="00A76831">
        <w:rPr>
          <w:noProof/>
          <w:vertAlign w:val="subscript"/>
        </w:rPr>
        <w:t>3</w:t>
      </w:r>
      <w:r w:rsidRPr="00A76831">
        <w:rPr>
          <w:noProof/>
        </w:rPr>
        <w:t xml:space="preserve"> in its generation and degradation. </w:t>
      </w:r>
      <w:r w:rsidRPr="00A76831">
        <w:rPr>
          <w:i/>
          <w:noProof/>
        </w:rPr>
        <w:t>Atmos. Chem. Phys.</w:t>
      </w:r>
      <w:r w:rsidRPr="00A76831">
        <w:rPr>
          <w:noProof/>
        </w:rPr>
        <w:t xml:space="preserve"> 11, 3879-3894, (2011).</w:t>
      </w:r>
      <w:bookmarkEnd w:id="11"/>
    </w:p>
    <w:p w14:paraId="62FB514E" w14:textId="77777777" w:rsidR="0035671D" w:rsidRPr="00A76831" w:rsidRDefault="0035671D" w:rsidP="00A76831">
      <w:pPr>
        <w:spacing w:line="480" w:lineRule="auto"/>
        <w:ind w:left="720" w:hanging="720"/>
        <w:rPr>
          <w:noProof/>
        </w:rPr>
      </w:pPr>
      <w:bookmarkStart w:id="12" w:name="_ENREF_12"/>
      <w:r w:rsidRPr="00A76831">
        <w:rPr>
          <w:rFonts w:hint="eastAsia"/>
          <w:noProof/>
        </w:rPr>
        <w:t>12</w:t>
      </w:r>
      <w:r w:rsidRPr="00A76831">
        <w:rPr>
          <w:rFonts w:hint="eastAsia"/>
          <w:noProof/>
        </w:rPr>
        <w:tab/>
        <w:t>Fry, J. L.</w:t>
      </w:r>
      <w:r w:rsidRPr="00A76831">
        <w:rPr>
          <w:rFonts w:hint="eastAsia"/>
          <w:i/>
          <w:noProof/>
        </w:rPr>
        <w:t xml:space="preserve"> et al.</w:t>
      </w:r>
      <w:r w:rsidRPr="00A76831">
        <w:rPr>
          <w:rFonts w:hint="eastAsia"/>
          <w:noProof/>
        </w:rPr>
        <w:t xml:space="preserve"> Organic nitrate and secondary organic aerosol yield from NO</w:t>
      </w:r>
      <w:r w:rsidRPr="00A76831">
        <w:rPr>
          <w:rFonts w:hint="eastAsia"/>
          <w:noProof/>
          <w:vertAlign w:val="subscript"/>
        </w:rPr>
        <w:t>3</w:t>
      </w:r>
      <w:r w:rsidRPr="00A76831">
        <w:rPr>
          <w:rFonts w:hint="eastAsia"/>
          <w:noProof/>
        </w:rPr>
        <w:t xml:space="preserve"> oxidaiton of </w:t>
      </w:r>
      <w:r w:rsidRPr="00A76831">
        <w:rPr>
          <w:rFonts w:ascii="Times" w:hAnsi="Times" w:hint="eastAsia"/>
          <w:noProof/>
        </w:rPr>
        <w:t>β</w:t>
      </w:r>
      <w:r w:rsidRPr="00A76831">
        <w:rPr>
          <w:rFonts w:hint="eastAsia"/>
          <w:noProof/>
        </w:rPr>
        <w:t>-pinene ev</w:t>
      </w:r>
      <w:r w:rsidRPr="00A76831">
        <w:rPr>
          <w:noProof/>
        </w:rPr>
        <w:t xml:space="preserve">aluated using a gas-phase kinetics/aerosol partitioning model </w:t>
      </w:r>
      <w:r w:rsidRPr="00A76831">
        <w:rPr>
          <w:i/>
          <w:noProof/>
        </w:rPr>
        <w:t>Atmos. Chem. Phys.</w:t>
      </w:r>
      <w:r w:rsidRPr="00A76831">
        <w:rPr>
          <w:noProof/>
        </w:rPr>
        <w:t xml:space="preserve"> 9, 1431-1449, (2009).</w:t>
      </w:r>
      <w:bookmarkEnd w:id="12"/>
    </w:p>
    <w:p w14:paraId="5E6B19F1" w14:textId="77777777" w:rsidR="0035671D" w:rsidRPr="00A76831" w:rsidRDefault="0035671D" w:rsidP="00A76831">
      <w:pPr>
        <w:spacing w:line="480" w:lineRule="auto"/>
        <w:ind w:left="720" w:hanging="720"/>
        <w:rPr>
          <w:noProof/>
        </w:rPr>
      </w:pPr>
      <w:bookmarkStart w:id="13" w:name="_ENREF_13"/>
      <w:r w:rsidRPr="00A76831">
        <w:rPr>
          <w:noProof/>
        </w:rPr>
        <w:t>13</w:t>
      </w:r>
      <w:r w:rsidRPr="00A76831">
        <w:rPr>
          <w:noProof/>
        </w:rPr>
        <w:tab/>
        <w:t>Fry, J. L. &amp; Sackinger, K. Model evaluation of NO</w:t>
      </w:r>
      <w:r w:rsidRPr="00A76831">
        <w:rPr>
          <w:noProof/>
          <w:vertAlign w:val="subscript"/>
        </w:rPr>
        <w:t>3</w:t>
      </w:r>
      <w:r w:rsidRPr="00A76831">
        <w:rPr>
          <w:noProof/>
        </w:rPr>
        <w:t xml:space="preserve"> secondary organic aerosol (SOA) source and heterogeneous organic aerosol (OA) sink in the Western United States. </w:t>
      </w:r>
      <w:r w:rsidRPr="00A76831">
        <w:rPr>
          <w:i/>
          <w:noProof/>
        </w:rPr>
        <w:t>Atmos. Chem. Phys.</w:t>
      </w:r>
      <w:r w:rsidRPr="00A76831">
        <w:rPr>
          <w:noProof/>
        </w:rPr>
        <w:t xml:space="preserve"> 12, 8797-8811, (2012).</w:t>
      </w:r>
      <w:bookmarkEnd w:id="13"/>
    </w:p>
    <w:p w14:paraId="4DCF0F03" w14:textId="77777777" w:rsidR="0035671D" w:rsidRPr="00A76831" w:rsidRDefault="0035671D" w:rsidP="00A76831">
      <w:pPr>
        <w:spacing w:line="480" w:lineRule="auto"/>
        <w:ind w:left="720" w:hanging="720"/>
        <w:rPr>
          <w:noProof/>
        </w:rPr>
      </w:pPr>
      <w:bookmarkStart w:id="14" w:name="_ENREF_14"/>
      <w:r w:rsidRPr="00A76831">
        <w:rPr>
          <w:noProof/>
        </w:rPr>
        <w:t>14</w:t>
      </w:r>
      <w:r w:rsidRPr="00A76831">
        <w:rPr>
          <w:noProof/>
        </w:rPr>
        <w:tab/>
        <w:t xml:space="preserve">Griffin, R. J., Cocker, D. R., III, Flagan, R. C. &amp; Seinfeld, J. H. Organic aerosol formation from the oxidation of biogenic hydrocarbons. </w:t>
      </w:r>
      <w:r w:rsidRPr="00A76831">
        <w:rPr>
          <w:i/>
          <w:noProof/>
        </w:rPr>
        <w:t>J. Geophys. Res.</w:t>
      </w:r>
      <w:r w:rsidRPr="00A76831">
        <w:rPr>
          <w:noProof/>
        </w:rPr>
        <w:t xml:space="preserve"> 104, 3555-3567, (1999).</w:t>
      </w:r>
      <w:bookmarkEnd w:id="14"/>
    </w:p>
    <w:p w14:paraId="1B7FC57A" w14:textId="77777777" w:rsidR="0035671D" w:rsidRPr="00A76831" w:rsidRDefault="0035671D" w:rsidP="00A76831">
      <w:pPr>
        <w:spacing w:line="480" w:lineRule="auto"/>
        <w:ind w:left="720" w:hanging="720"/>
        <w:rPr>
          <w:noProof/>
        </w:rPr>
      </w:pPr>
      <w:bookmarkStart w:id="15" w:name="_ENREF_15"/>
      <w:r w:rsidRPr="00A76831">
        <w:rPr>
          <w:noProof/>
        </w:rPr>
        <w:t>15</w:t>
      </w:r>
      <w:r w:rsidRPr="00A76831">
        <w:rPr>
          <w:noProof/>
        </w:rPr>
        <w:tab/>
        <w:t xml:space="preserve">Hoyle, C. R., Berntsen, T., Myhre, G. &amp; Isaksen, I. S. A. Secondary organic aerosol in the global aerosol - chemical transport model Oslo CTM2. </w:t>
      </w:r>
      <w:r w:rsidRPr="00A76831">
        <w:rPr>
          <w:i/>
          <w:noProof/>
        </w:rPr>
        <w:t>Atmos. Chem. Phys.</w:t>
      </w:r>
      <w:r w:rsidRPr="00A76831">
        <w:rPr>
          <w:noProof/>
        </w:rPr>
        <w:t xml:space="preserve"> 7, 5675-5694, (2007).</w:t>
      </w:r>
      <w:bookmarkEnd w:id="15"/>
    </w:p>
    <w:p w14:paraId="0FC79591" w14:textId="77777777" w:rsidR="0035671D" w:rsidRPr="00A76831" w:rsidRDefault="0035671D" w:rsidP="00A76831">
      <w:pPr>
        <w:spacing w:line="480" w:lineRule="auto"/>
        <w:ind w:left="720" w:hanging="720"/>
        <w:rPr>
          <w:noProof/>
        </w:rPr>
      </w:pPr>
      <w:bookmarkStart w:id="16" w:name="_ENREF_16"/>
      <w:r w:rsidRPr="00A76831">
        <w:rPr>
          <w:noProof/>
        </w:rPr>
        <w:t>16</w:t>
      </w:r>
      <w:r w:rsidRPr="00A76831">
        <w:rPr>
          <w:noProof/>
        </w:rPr>
        <w:tab/>
        <w:t>Ng, N. L.</w:t>
      </w:r>
      <w:r w:rsidRPr="00A76831">
        <w:rPr>
          <w:i/>
          <w:noProof/>
        </w:rPr>
        <w:t xml:space="preserve"> et al.</w:t>
      </w:r>
      <w:r w:rsidRPr="00A76831">
        <w:rPr>
          <w:noProof/>
        </w:rPr>
        <w:t xml:space="preserve"> Secondary organic aerosol (SOA) formation from reaction of isoprene with nitrate radicals (NO</w:t>
      </w:r>
      <w:r w:rsidRPr="00A76831">
        <w:rPr>
          <w:noProof/>
          <w:vertAlign w:val="subscript"/>
        </w:rPr>
        <w:t>3</w:t>
      </w:r>
      <w:r w:rsidRPr="00A76831">
        <w:rPr>
          <w:noProof/>
        </w:rPr>
        <w:t xml:space="preserve">). </w:t>
      </w:r>
      <w:r w:rsidRPr="00A76831">
        <w:rPr>
          <w:i/>
          <w:noProof/>
        </w:rPr>
        <w:t>Atmos. Chem. Phys.</w:t>
      </w:r>
      <w:r w:rsidRPr="00A76831">
        <w:rPr>
          <w:noProof/>
        </w:rPr>
        <w:t xml:space="preserve"> 8, 4117-4140, (2008).</w:t>
      </w:r>
      <w:bookmarkEnd w:id="16"/>
    </w:p>
    <w:p w14:paraId="76C190A6" w14:textId="77777777" w:rsidR="0035671D" w:rsidRPr="00A76831" w:rsidRDefault="0035671D" w:rsidP="00A76831">
      <w:pPr>
        <w:spacing w:line="480" w:lineRule="auto"/>
        <w:ind w:left="720" w:hanging="720"/>
        <w:rPr>
          <w:noProof/>
        </w:rPr>
      </w:pPr>
      <w:bookmarkStart w:id="17" w:name="_ENREF_17"/>
      <w:r w:rsidRPr="00A76831">
        <w:rPr>
          <w:noProof/>
        </w:rPr>
        <w:lastRenderedPageBreak/>
        <w:t>17</w:t>
      </w:r>
      <w:r w:rsidRPr="00A76831">
        <w:rPr>
          <w:noProof/>
        </w:rPr>
        <w:tab/>
        <w:t>Pye, H. O. T., Chan, A. W. H., Barkley, M. P. &amp; Seinfeld, J. H. Global modeling of organic aerosol: the importance of reactive nitrogen (NO</w:t>
      </w:r>
      <w:r w:rsidRPr="00A76831">
        <w:rPr>
          <w:noProof/>
          <w:vertAlign w:val="subscript"/>
        </w:rPr>
        <w:t>x</w:t>
      </w:r>
      <w:r w:rsidRPr="00A76831">
        <w:rPr>
          <w:noProof/>
        </w:rPr>
        <w:t xml:space="preserve"> and NO</w:t>
      </w:r>
      <w:r w:rsidRPr="00A76831">
        <w:rPr>
          <w:noProof/>
          <w:vertAlign w:val="subscript"/>
        </w:rPr>
        <w:t>3</w:t>
      </w:r>
      <w:r w:rsidRPr="00A76831">
        <w:rPr>
          <w:noProof/>
        </w:rPr>
        <w:t xml:space="preserve">). </w:t>
      </w:r>
      <w:r w:rsidRPr="00A76831">
        <w:rPr>
          <w:i/>
          <w:noProof/>
        </w:rPr>
        <w:t>Atmos. Chem. Phys.</w:t>
      </w:r>
      <w:r w:rsidRPr="00A76831">
        <w:rPr>
          <w:noProof/>
        </w:rPr>
        <w:t xml:space="preserve"> 10, 11261-11276, (2010).</w:t>
      </w:r>
      <w:bookmarkEnd w:id="17"/>
    </w:p>
    <w:p w14:paraId="7AD71A40" w14:textId="77777777" w:rsidR="0035671D" w:rsidRPr="00A76831" w:rsidRDefault="0035671D" w:rsidP="00A76831">
      <w:pPr>
        <w:spacing w:line="480" w:lineRule="auto"/>
        <w:ind w:left="720" w:hanging="720"/>
        <w:rPr>
          <w:noProof/>
        </w:rPr>
      </w:pPr>
      <w:bookmarkStart w:id="18" w:name="_ENREF_18"/>
      <w:r w:rsidRPr="00A76831">
        <w:rPr>
          <w:noProof/>
        </w:rPr>
        <w:t>18</w:t>
      </w:r>
      <w:r w:rsidRPr="00A76831">
        <w:rPr>
          <w:noProof/>
        </w:rPr>
        <w:tab/>
        <w:t>Pye, H. O. T.</w:t>
      </w:r>
      <w:r w:rsidRPr="00A76831">
        <w:rPr>
          <w:i/>
          <w:noProof/>
        </w:rPr>
        <w:t xml:space="preserve"> et al.</w:t>
      </w:r>
      <w:r w:rsidRPr="00A76831">
        <w:rPr>
          <w:noProof/>
        </w:rPr>
        <w:t xml:space="preserve"> Modeling the Current and Future Roles of Particulate Organic Nitrates in the Southeastern United States. </w:t>
      </w:r>
      <w:r w:rsidRPr="00A76831">
        <w:rPr>
          <w:i/>
          <w:noProof/>
        </w:rPr>
        <w:t>Environmental Science &amp; Technology</w:t>
      </w:r>
      <w:r w:rsidRPr="00A76831">
        <w:rPr>
          <w:noProof/>
        </w:rPr>
        <w:t xml:space="preserve"> 49, 14195-14203, (2015).</w:t>
      </w:r>
      <w:bookmarkEnd w:id="18"/>
    </w:p>
    <w:p w14:paraId="29170376" w14:textId="77777777" w:rsidR="0035671D" w:rsidRPr="00A76831" w:rsidRDefault="0035671D" w:rsidP="00A76831">
      <w:pPr>
        <w:spacing w:line="480" w:lineRule="auto"/>
        <w:ind w:left="720" w:hanging="720"/>
        <w:rPr>
          <w:noProof/>
        </w:rPr>
      </w:pPr>
      <w:bookmarkStart w:id="19" w:name="_ENREF_19"/>
      <w:r w:rsidRPr="00A76831">
        <w:rPr>
          <w:noProof/>
        </w:rPr>
        <w:t>19</w:t>
      </w:r>
      <w:r w:rsidRPr="00A76831">
        <w:rPr>
          <w:noProof/>
        </w:rPr>
        <w:tab/>
        <w:t>Rollins, A. W.</w:t>
      </w:r>
      <w:r w:rsidRPr="00A76831">
        <w:rPr>
          <w:i/>
          <w:noProof/>
        </w:rPr>
        <w:t xml:space="preserve"> et al.</w:t>
      </w:r>
      <w:r w:rsidRPr="00A76831">
        <w:rPr>
          <w:noProof/>
        </w:rPr>
        <w:t xml:space="preserve"> Isoprene oxidation by nitrate radical: alkyl nitrate and secondary organic aerosol yields. </w:t>
      </w:r>
      <w:r w:rsidRPr="00A76831">
        <w:rPr>
          <w:i/>
          <w:noProof/>
        </w:rPr>
        <w:t>Atmos. Chem. Phys.</w:t>
      </w:r>
      <w:r w:rsidRPr="00A76831">
        <w:rPr>
          <w:noProof/>
        </w:rPr>
        <w:t xml:space="preserve"> 9, 6685-6703, (2009).</w:t>
      </w:r>
      <w:bookmarkEnd w:id="19"/>
    </w:p>
    <w:p w14:paraId="72EC833B" w14:textId="77777777" w:rsidR="0035671D" w:rsidRPr="00A76831" w:rsidRDefault="0035671D" w:rsidP="00A76831">
      <w:pPr>
        <w:spacing w:line="480" w:lineRule="auto"/>
        <w:ind w:left="720" w:hanging="720"/>
        <w:rPr>
          <w:noProof/>
        </w:rPr>
      </w:pPr>
      <w:bookmarkStart w:id="20" w:name="_ENREF_20"/>
      <w:r w:rsidRPr="00A76831">
        <w:rPr>
          <w:noProof/>
        </w:rPr>
        <w:t>20</w:t>
      </w:r>
      <w:r w:rsidRPr="00A76831">
        <w:rPr>
          <w:noProof/>
        </w:rPr>
        <w:tab/>
        <w:t>Zheng, Y.</w:t>
      </w:r>
      <w:r w:rsidRPr="00A76831">
        <w:rPr>
          <w:i/>
          <w:noProof/>
        </w:rPr>
        <w:t xml:space="preserve"> et al.</w:t>
      </w:r>
      <w:r w:rsidRPr="00A76831">
        <w:rPr>
          <w:noProof/>
        </w:rPr>
        <w:t xml:space="preserve"> Limited effect of anthropogenic nitrogen oxides on secondary organic aerosol formation. </w:t>
      </w:r>
      <w:r w:rsidRPr="00A76831">
        <w:rPr>
          <w:i/>
          <w:noProof/>
        </w:rPr>
        <w:t>Atmos. Chem. Phys.</w:t>
      </w:r>
      <w:r w:rsidRPr="00A76831">
        <w:rPr>
          <w:noProof/>
        </w:rPr>
        <w:t xml:space="preserve"> 15, 13487-13506, (2015).</w:t>
      </w:r>
      <w:bookmarkEnd w:id="20"/>
    </w:p>
    <w:p w14:paraId="76736591" w14:textId="77777777" w:rsidR="0035671D" w:rsidRPr="00A76831" w:rsidRDefault="0035671D" w:rsidP="00A76831">
      <w:pPr>
        <w:spacing w:line="480" w:lineRule="auto"/>
        <w:ind w:left="720" w:hanging="720"/>
        <w:rPr>
          <w:noProof/>
        </w:rPr>
      </w:pPr>
      <w:bookmarkStart w:id="21" w:name="_ENREF_21"/>
      <w:r w:rsidRPr="00A76831">
        <w:rPr>
          <w:noProof/>
        </w:rPr>
        <w:t>21</w:t>
      </w:r>
      <w:r w:rsidRPr="00A76831">
        <w:rPr>
          <w:noProof/>
        </w:rPr>
        <w:tab/>
        <w:t>Hallquist, M., Wängberg, I., Ljungstrom, E., Barnes, I. &amp; Becker, K. H. Aerosol and Product Yields from NO</w:t>
      </w:r>
      <w:r w:rsidRPr="00A76831">
        <w:rPr>
          <w:noProof/>
          <w:vertAlign w:val="subscript"/>
        </w:rPr>
        <w:t>3</w:t>
      </w:r>
      <w:r w:rsidRPr="00A76831">
        <w:rPr>
          <w:noProof/>
        </w:rPr>
        <w:t xml:space="preserve"> Radical-Initiated Oxidation of Selected Monoterpenes. </w:t>
      </w:r>
      <w:r w:rsidRPr="00A76831">
        <w:rPr>
          <w:i/>
          <w:noProof/>
        </w:rPr>
        <w:t>Environ. Sci. Technol.</w:t>
      </w:r>
      <w:r w:rsidRPr="00A76831">
        <w:rPr>
          <w:noProof/>
        </w:rPr>
        <w:t xml:space="preserve"> 33, 553-559, (1999).</w:t>
      </w:r>
      <w:bookmarkEnd w:id="21"/>
    </w:p>
    <w:p w14:paraId="440C64AF" w14:textId="77777777" w:rsidR="0035671D" w:rsidRPr="00A76831" w:rsidRDefault="0035671D" w:rsidP="00A76831">
      <w:pPr>
        <w:spacing w:line="480" w:lineRule="auto"/>
        <w:ind w:left="720" w:hanging="720"/>
        <w:rPr>
          <w:noProof/>
        </w:rPr>
      </w:pPr>
      <w:bookmarkStart w:id="22" w:name="_ENREF_22"/>
      <w:r w:rsidRPr="00A76831">
        <w:rPr>
          <w:noProof/>
        </w:rPr>
        <w:t>22</w:t>
      </w:r>
      <w:r w:rsidRPr="00A76831">
        <w:rPr>
          <w:noProof/>
        </w:rPr>
        <w:tab/>
        <w:t>Lee, B. H.</w:t>
      </w:r>
      <w:r w:rsidRPr="00A76831">
        <w:rPr>
          <w:i/>
          <w:noProof/>
        </w:rPr>
        <w:t xml:space="preserve"> et al.</w:t>
      </w:r>
      <w:r w:rsidRPr="00A76831">
        <w:rPr>
          <w:noProof/>
        </w:rPr>
        <w:t xml:space="preserve"> Highly functionalized organic nitrates in the southeast United States: Contribution to secondary organic aerosol and reactive nitrogen budgets. </w:t>
      </w:r>
      <w:r w:rsidRPr="00A76831">
        <w:rPr>
          <w:i/>
          <w:noProof/>
        </w:rPr>
        <w:t>Proc. Natl. Acad. Sci.</w:t>
      </w:r>
      <w:r w:rsidRPr="00A76831">
        <w:rPr>
          <w:noProof/>
        </w:rPr>
        <w:t xml:space="preserve"> 113, 1516-1521, (2016).</w:t>
      </w:r>
      <w:bookmarkEnd w:id="22"/>
    </w:p>
    <w:p w14:paraId="2A7F74E7" w14:textId="77777777" w:rsidR="0035671D" w:rsidRPr="00A76831" w:rsidRDefault="0035671D" w:rsidP="00A76831">
      <w:pPr>
        <w:spacing w:line="480" w:lineRule="auto"/>
        <w:ind w:left="720" w:hanging="720"/>
        <w:rPr>
          <w:noProof/>
        </w:rPr>
      </w:pPr>
      <w:bookmarkStart w:id="23" w:name="_ENREF_23"/>
      <w:r w:rsidRPr="00A76831">
        <w:rPr>
          <w:noProof/>
        </w:rPr>
        <w:t>23</w:t>
      </w:r>
      <w:r w:rsidRPr="00A76831">
        <w:rPr>
          <w:noProof/>
        </w:rPr>
        <w:tab/>
        <w:t>Perring, A. E.</w:t>
      </w:r>
      <w:r w:rsidRPr="00A76831">
        <w:rPr>
          <w:i/>
          <w:noProof/>
        </w:rPr>
        <w:t xml:space="preserve"> et al.</w:t>
      </w:r>
      <w:r w:rsidRPr="00A76831">
        <w:rPr>
          <w:noProof/>
        </w:rPr>
        <w:t xml:space="preserve"> A product study of the isoprene+NO</w:t>
      </w:r>
      <w:r w:rsidRPr="00A76831">
        <w:rPr>
          <w:noProof/>
          <w:vertAlign w:val="subscript"/>
        </w:rPr>
        <w:t>3</w:t>
      </w:r>
      <w:r w:rsidRPr="00A76831">
        <w:rPr>
          <w:noProof/>
        </w:rPr>
        <w:t xml:space="preserve"> reaction. </w:t>
      </w:r>
      <w:r w:rsidRPr="00A76831">
        <w:rPr>
          <w:i/>
          <w:noProof/>
        </w:rPr>
        <w:t>Atmos. Chem. Phys.</w:t>
      </w:r>
      <w:r w:rsidRPr="00A76831">
        <w:rPr>
          <w:noProof/>
        </w:rPr>
        <w:t xml:space="preserve"> 9, 4945-4946, (2009).</w:t>
      </w:r>
      <w:bookmarkEnd w:id="23"/>
    </w:p>
    <w:p w14:paraId="76B487E6" w14:textId="77777777" w:rsidR="0035671D" w:rsidRPr="00A76831" w:rsidRDefault="0035671D" w:rsidP="00A76831">
      <w:pPr>
        <w:spacing w:line="480" w:lineRule="auto"/>
        <w:ind w:left="720" w:hanging="720"/>
        <w:rPr>
          <w:noProof/>
        </w:rPr>
      </w:pPr>
      <w:bookmarkStart w:id="24" w:name="_ENREF_24"/>
      <w:r w:rsidRPr="00A76831">
        <w:rPr>
          <w:noProof/>
        </w:rPr>
        <w:t>24</w:t>
      </w:r>
      <w:r w:rsidRPr="00A76831">
        <w:rPr>
          <w:noProof/>
        </w:rPr>
        <w:tab/>
        <w:t>Fisher, J. A.</w:t>
      </w:r>
      <w:r w:rsidRPr="00A76831">
        <w:rPr>
          <w:i/>
          <w:noProof/>
        </w:rPr>
        <w:t xml:space="preserve"> et al.</w:t>
      </w:r>
      <w:r w:rsidRPr="00A76831">
        <w:rPr>
          <w:noProof/>
        </w:rPr>
        <w:t xml:space="preserve"> Organic nitrate chemistry and its implications for nitrogen budgets in an isoprene- and monoterpene-rich atmosphere: constraints from aircraft (SEAC4RS) and ground-based (SOAS) observations in the Southeast US. </w:t>
      </w:r>
      <w:r w:rsidRPr="00A76831">
        <w:rPr>
          <w:i/>
          <w:noProof/>
        </w:rPr>
        <w:t>Atmos. Chem. Phys.</w:t>
      </w:r>
      <w:r w:rsidRPr="00A76831">
        <w:rPr>
          <w:noProof/>
        </w:rPr>
        <w:t xml:space="preserve"> 16, 5969-5991, (2016).</w:t>
      </w:r>
      <w:bookmarkEnd w:id="24"/>
    </w:p>
    <w:p w14:paraId="06CE756C" w14:textId="77777777" w:rsidR="0035671D" w:rsidRPr="00A76831" w:rsidRDefault="0035671D" w:rsidP="00A76831">
      <w:pPr>
        <w:spacing w:line="480" w:lineRule="auto"/>
        <w:ind w:left="720" w:hanging="720"/>
        <w:rPr>
          <w:noProof/>
        </w:rPr>
      </w:pPr>
      <w:bookmarkStart w:id="25" w:name="_ENREF_25"/>
      <w:r w:rsidRPr="00A76831">
        <w:rPr>
          <w:noProof/>
        </w:rPr>
        <w:lastRenderedPageBreak/>
        <w:t>25</w:t>
      </w:r>
      <w:r w:rsidRPr="00A76831">
        <w:rPr>
          <w:noProof/>
        </w:rPr>
        <w:tab/>
        <w:t>Horowitz, L. W.</w:t>
      </w:r>
      <w:r w:rsidRPr="00A76831">
        <w:rPr>
          <w:i/>
          <w:noProof/>
        </w:rPr>
        <w:t xml:space="preserve"> et al.</w:t>
      </w:r>
      <w:r w:rsidRPr="00A76831">
        <w:rPr>
          <w:noProof/>
        </w:rPr>
        <w:t xml:space="preserve"> Observational constraints on the chemistry of isoprene nitrates over the eastern United States. </w:t>
      </w:r>
      <w:r w:rsidRPr="00A76831">
        <w:rPr>
          <w:i/>
          <w:noProof/>
        </w:rPr>
        <w:t>J. Geophys. Res.</w:t>
      </w:r>
      <w:r w:rsidRPr="00A76831">
        <w:rPr>
          <w:noProof/>
        </w:rPr>
        <w:t xml:space="preserve"> 112, D12S08, (2007).</w:t>
      </w:r>
      <w:bookmarkEnd w:id="25"/>
    </w:p>
    <w:p w14:paraId="397B753E" w14:textId="77777777" w:rsidR="0035671D" w:rsidRPr="00A76831" w:rsidRDefault="0035671D" w:rsidP="00A76831">
      <w:pPr>
        <w:spacing w:line="480" w:lineRule="auto"/>
        <w:ind w:left="720" w:hanging="720"/>
        <w:rPr>
          <w:noProof/>
        </w:rPr>
      </w:pPr>
      <w:bookmarkStart w:id="26" w:name="_ENREF_26"/>
      <w:r w:rsidRPr="00A76831">
        <w:rPr>
          <w:noProof/>
        </w:rPr>
        <w:t>26</w:t>
      </w:r>
      <w:r w:rsidRPr="00A76831">
        <w:rPr>
          <w:noProof/>
        </w:rPr>
        <w:tab/>
        <w:t xml:space="preserve">von Kuhlmann, R., Lawrence, M. G., Pöschl, U. &amp; Crutzen, P. J. Sensitivities in global scale modeling of isoprene. </w:t>
      </w:r>
      <w:r w:rsidRPr="00A76831">
        <w:rPr>
          <w:i/>
          <w:noProof/>
        </w:rPr>
        <w:t>Atmos. Chem. Phys.</w:t>
      </w:r>
      <w:r w:rsidRPr="00A76831">
        <w:rPr>
          <w:noProof/>
        </w:rPr>
        <w:t xml:space="preserve"> 4, 1-17, (2004).</w:t>
      </w:r>
      <w:bookmarkEnd w:id="26"/>
    </w:p>
    <w:p w14:paraId="504DB087" w14:textId="77777777" w:rsidR="0035671D" w:rsidRPr="00A76831" w:rsidRDefault="0035671D" w:rsidP="00A76831">
      <w:pPr>
        <w:spacing w:line="480" w:lineRule="auto"/>
        <w:ind w:left="720" w:hanging="720"/>
        <w:rPr>
          <w:noProof/>
        </w:rPr>
      </w:pPr>
      <w:bookmarkStart w:id="27" w:name="_ENREF_27"/>
      <w:r w:rsidRPr="00A76831">
        <w:rPr>
          <w:noProof/>
        </w:rPr>
        <w:t>27</w:t>
      </w:r>
      <w:r w:rsidRPr="00A76831">
        <w:rPr>
          <w:noProof/>
        </w:rPr>
        <w:tab/>
        <w:t>Mao, J.</w:t>
      </w:r>
      <w:r w:rsidRPr="00A76831">
        <w:rPr>
          <w:i/>
          <w:noProof/>
        </w:rPr>
        <w:t xml:space="preserve"> et al.</w:t>
      </w:r>
      <w:r w:rsidRPr="00A76831">
        <w:rPr>
          <w:noProof/>
        </w:rPr>
        <w:t xml:space="preserve"> Ozone and organic nitrates over the eastern United States: Sensitivity to isoprene chemistry. </w:t>
      </w:r>
      <w:r w:rsidRPr="00A76831">
        <w:rPr>
          <w:i/>
          <w:noProof/>
        </w:rPr>
        <w:t>Journal of Geophysical Research: Atmospheres</w:t>
      </w:r>
      <w:r w:rsidRPr="00A76831">
        <w:rPr>
          <w:noProof/>
        </w:rPr>
        <w:t xml:space="preserve"> 118, 2013JD020231, (2013).</w:t>
      </w:r>
      <w:bookmarkEnd w:id="27"/>
    </w:p>
    <w:p w14:paraId="4F79FF30" w14:textId="77777777" w:rsidR="0035671D" w:rsidRPr="00A76831" w:rsidRDefault="0035671D" w:rsidP="00A76831">
      <w:pPr>
        <w:spacing w:line="480" w:lineRule="auto"/>
        <w:ind w:left="720" w:hanging="720"/>
        <w:rPr>
          <w:noProof/>
        </w:rPr>
      </w:pPr>
      <w:bookmarkStart w:id="28" w:name="_ENREF_28"/>
      <w:r w:rsidRPr="00A76831">
        <w:rPr>
          <w:noProof/>
        </w:rPr>
        <w:t>28</w:t>
      </w:r>
      <w:r w:rsidRPr="00A76831">
        <w:rPr>
          <w:noProof/>
        </w:rPr>
        <w:tab/>
        <w:t>Zaveri, R. A.</w:t>
      </w:r>
      <w:r w:rsidRPr="00A76831">
        <w:rPr>
          <w:i/>
          <w:noProof/>
        </w:rPr>
        <w:t xml:space="preserve"> et al.</w:t>
      </w:r>
      <w:r w:rsidRPr="00A76831">
        <w:rPr>
          <w:noProof/>
        </w:rPr>
        <w:t xml:space="preserve"> Nighttime chemical evolution of aerosol and trace gases in a power plant plume: Implications for secondary organic nitrate and organosulfate aerosol formation, NO</w:t>
      </w:r>
      <w:r w:rsidRPr="00A76831">
        <w:rPr>
          <w:noProof/>
          <w:vertAlign w:val="subscript"/>
        </w:rPr>
        <w:t>3</w:t>
      </w:r>
      <w:r w:rsidRPr="00A76831">
        <w:rPr>
          <w:noProof/>
        </w:rPr>
        <w:t xml:space="preserve"> radical chemistry, and N</w:t>
      </w:r>
      <w:r w:rsidRPr="00A76831">
        <w:rPr>
          <w:noProof/>
          <w:vertAlign w:val="subscript"/>
        </w:rPr>
        <w:t>2</w:t>
      </w:r>
      <w:r w:rsidRPr="00A76831">
        <w:rPr>
          <w:noProof/>
        </w:rPr>
        <w:t>O</w:t>
      </w:r>
      <w:r w:rsidRPr="00A76831">
        <w:rPr>
          <w:noProof/>
          <w:vertAlign w:val="subscript"/>
        </w:rPr>
        <w:t>5</w:t>
      </w:r>
      <w:r w:rsidRPr="00A76831">
        <w:rPr>
          <w:noProof/>
        </w:rPr>
        <w:t xml:space="preserve"> heterogeneous hydrolysis. </w:t>
      </w:r>
      <w:r w:rsidRPr="00A76831">
        <w:rPr>
          <w:i/>
          <w:noProof/>
        </w:rPr>
        <w:t>J. Geophys. Res.</w:t>
      </w:r>
      <w:r w:rsidRPr="00A76831">
        <w:rPr>
          <w:noProof/>
        </w:rPr>
        <w:t xml:space="preserve"> 115, D12304, (2010).</w:t>
      </w:r>
      <w:bookmarkEnd w:id="28"/>
    </w:p>
    <w:p w14:paraId="163FAD9B" w14:textId="77777777" w:rsidR="0035671D" w:rsidRPr="00A76831" w:rsidRDefault="0035671D" w:rsidP="00A76831">
      <w:pPr>
        <w:spacing w:line="480" w:lineRule="auto"/>
        <w:ind w:left="720" w:hanging="720"/>
        <w:rPr>
          <w:noProof/>
        </w:rPr>
      </w:pPr>
      <w:bookmarkStart w:id="29" w:name="_ENREF_29"/>
      <w:r w:rsidRPr="00A76831">
        <w:rPr>
          <w:noProof/>
        </w:rPr>
        <w:t>29</w:t>
      </w:r>
      <w:r w:rsidRPr="00A76831">
        <w:rPr>
          <w:noProof/>
        </w:rPr>
        <w:tab/>
        <w:t>Zaveri, R. A.</w:t>
      </w:r>
      <w:r w:rsidRPr="00A76831">
        <w:rPr>
          <w:i/>
          <w:noProof/>
        </w:rPr>
        <w:t xml:space="preserve"> et al.</w:t>
      </w:r>
      <w:r w:rsidRPr="00A76831">
        <w:rPr>
          <w:noProof/>
        </w:rPr>
        <w:t xml:space="preserve"> Overnight atmospheric transport and chemical processing of photochemically aged Houston urban and petrochemical industrial plume. </w:t>
      </w:r>
      <w:r w:rsidRPr="00A76831">
        <w:rPr>
          <w:i/>
          <w:noProof/>
        </w:rPr>
        <w:t>J. Geophys. Res.</w:t>
      </w:r>
      <w:r w:rsidRPr="00A76831">
        <w:rPr>
          <w:noProof/>
        </w:rPr>
        <w:t xml:space="preserve"> 115, D23303, (2010).</w:t>
      </w:r>
      <w:bookmarkEnd w:id="29"/>
    </w:p>
    <w:p w14:paraId="23F3CCA1" w14:textId="77777777" w:rsidR="0035671D" w:rsidRPr="00A76831" w:rsidRDefault="0035671D" w:rsidP="00A76831">
      <w:pPr>
        <w:spacing w:line="480" w:lineRule="auto"/>
        <w:ind w:left="720" w:hanging="720"/>
        <w:rPr>
          <w:noProof/>
        </w:rPr>
      </w:pPr>
      <w:bookmarkStart w:id="30" w:name="_ENREF_30"/>
      <w:r w:rsidRPr="00A76831">
        <w:rPr>
          <w:noProof/>
        </w:rPr>
        <w:t>30</w:t>
      </w:r>
      <w:r w:rsidRPr="00A76831">
        <w:rPr>
          <w:noProof/>
        </w:rPr>
        <w:tab/>
        <w:t>Stone, D.</w:t>
      </w:r>
      <w:r w:rsidRPr="00A76831">
        <w:rPr>
          <w:i/>
          <w:noProof/>
        </w:rPr>
        <w:t xml:space="preserve"> et al.</w:t>
      </w:r>
      <w:r w:rsidRPr="00A76831">
        <w:rPr>
          <w:noProof/>
        </w:rPr>
        <w:t xml:space="preserve"> Radical chemistry at night: comparisons between observed and modelled HO</w:t>
      </w:r>
      <w:r w:rsidRPr="00A76831">
        <w:rPr>
          <w:noProof/>
          <w:vertAlign w:val="subscript"/>
        </w:rPr>
        <w:t>x</w:t>
      </w:r>
      <w:r w:rsidRPr="00A76831">
        <w:rPr>
          <w:noProof/>
        </w:rPr>
        <w:t>, NO</w:t>
      </w:r>
      <w:r w:rsidRPr="00A76831">
        <w:rPr>
          <w:noProof/>
          <w:vertAlign w:val="subscript"/>
        </w:rPr>
        <w:t>3</w:t>
      </w:r>
      <w:r w:rsidRPr="00A76831">
        <w:rPr>
          <w:noProof/>
        </w:rPr>
        <w:t xml:space="preserve"> and N</w:t>
      </w:r>
      <w:r w:rsidRPr="00A76831">
        <w:rPr>
          <w:noProof/>
          <w:vertAlign w:val="subscript"/>
        </w:rPr>
        <w:t>2</w:t>
      </w:r>
      <w:r w:rsidRPr="00A76831">
        <w:rPr>
          <w:noProof/>
        </w:rPr>
        <w:t>O</w:t>
      </w:r>
      <w:r w:rsidRPr="00A76831">
        <w:rPr>
          <w:noProof/>
          <w:vertAlign w:val="subscript"/>
        </w:rPr>
        <w:t>5</w:t>
      </w:r>
      <w:r w:rsidRPr="00A76831">
        <w:rPr>
          <w:noProof/>
        </w:rPr>
        <w:t xml:space="preserve"> during the RONOCO project. </w:t>
      </w:r>
      <w:r w:rsidRPr="00A76831">
        <w:rPr>
          <w:i/>
          <w:noProof/>
        </w:rPr>
        <w:t>Atmos. Chem. Phys.</w:t>
      </w:r>
      <w:r w:rsidRPr="00A76831">
        <w:rPr>
          <w:noProof/>
        </w:rPr>
        <w:t xml:space="preserve"> 14, 1299-1321, (2014).</w:t>
      </w:r>
      <w:bookmarkEnd w:id="30"/>
    </w:p>
    <w:p w14:paraId="5AFE149A" w14:textId="77777777" w:rsidR="0035671D" w:rsidRPr="00A76831" w:rsidRDefault="0035671D" w:rsidP="00A76831">
      <w:pPr>
        <w:spacing w:line="480" w:lineRule="auto"/>
        <w:ind w:left="720" w:hanging="720"/>
        <w:rPr>
          <w:noProof/>
        </w:rPr>
      </w:pPr>
      <w:bookmarkStart w:id="31" w:name="_ENREF_31"/>
      <w:r w:rsidRPr="00A76831">
        <w:rPr>
          <w:noProof/>
        </w:rPr>
        <w:t>31</w:t>
      </w:r>
      <w:r w:rsidRPr="00A76831">
        <w:rPr>
          <w:noProof/>
        </w:rPr>
        <w:tab/>
        <w:t>Brown, S. S.</w:t>
      </w:r>
      <w:r w:rsidRPr="00A76831">
        <w:rPr>
          <w:i/>
          <w:noProof/>
        </w:rPr>
        <w:t xml:space="preserve"> et al.</w:t>
      </w:r>
      <w:r w:rsidRPr="00A76831">
        <w:rPr>
          <w:noProof/>
        </w:rPr>
        <w:t xml:space="preserve"> Nocturnal isoprene oxidation over the Northeast United States in summer and its impact on reactive nitrogen partitioning and secondary organic aerosol. </w:t>
      </w:r>
      <w:r w:rsidRPr="00A76831">
        <w:rPr>
          <w:i/>
          <w:noProof/>
        </w:rPr>
        <w:t>Atmos. Chem. Phys.</w:t>
      </w:r>
      <w:r w:rsidRPr="00A76831">
        <w:rPr>
          <w:noProof/>
        </w:rPr>
        <w:t xml:space="preserve"> 9, 3027-3042, (2009).</w:t>
      </w:r>
      <w:bookmarkEnd w:id="31"/>
    </w:p>
    <w:p w14:paraId="60694929" w14:textId="77777777" w:rsidR="0035671D" w:rsidRPr="00A76831" w:rsidRDefault="0035671D" w:rsidP="00A76831">
      <w:pPr>
        <w:spacing w:line="480" w:lineRule="auto"/>
        <w:ind w:left="720" w:hanging="720"/>
        <w:rPr>
          <w:noProof/>
        </w:rPr>
      </w:pPr>
      <w:bookmarkStart w:id="32" w:name="_ENREF_32"/>
      <w:r w:rsidRPr="00A76831">
        <w:rPr>
          <w:noProof/>
        </w:rPr>
        <w:t>32</w:t>
      </w:r>
      <w:r w:rsidRPr="00A76831">
        <w:rPr>
          <w:noProof/>
        </w:rPr>
        <w:tab/>
        <w:t>Brown, S. S.</w:t>
      </w:r>
      <w:r w:rsidRPr="00A76831">
        <w:rPr>
          <w:i/>
          <w:noProof/>
        </w:rPr>
        <w:t xml:space="preserve"> et al.</w:t>
      </w:r>
      <w:r w:rsidRPr="00A76831">
        <w:rPr>
          <w:noProof/>
        </w:rPr>
        <w:t xml:space="preserve"> Vertical profiles in NO</w:t>
      </w:r>
      <w:r w:rsidRPr="00A76831">
        <w:rPr>
          <w:noProof/>
          <w:vertAlign w:val="subscript"/>
        </w:rPr>
        <w:t>3</w:t>
      </w:r>
      <w:r w:rsidRPr="00A76831">
        <w:rPr>
          <w:noProof/>
        </w:rPr>
        <w:t xml:space="preserve"> and N</w:t>
      </w:r>
      <w:r w:rsidRPr="00A76831">
        <w:rPr>
          <w:noProof/>
          <w:vertAlign w:val="subscript"/>
        </w:rPr>
        <w:t>2</w:t>
      </w:r>
      <w:r w:rsidRPr="00A76831">
        <w:rPr>
          <w:noProof/>
        </w:rPr>
        <w:t>O</w:t>
      </w:r>
      <w:r w:rsidRPr="00A76831">
        <w:rPr>
          <w:noProof/>
          <w:vertAlign w:val="subscript"/>
        </w:rPr>
        <w:t>5</w:t>
      </w:r>
      <w:r w:rsidRPr="00A76831">
        <w:rPr>
          <w:noProof/>
        </w:rPr>
        <w:t xml:space="preserve"> measured from an aircraft: Results from the NOAA P-3 and surface platforms during NEAQS 2004. </w:t>
      </w:r>
      <w:r w:rsidRPr="00A76831">
        <w:rPr>
          <w:i/>
          <w:noProof/>
        </w:rPr>
        <w:t>J. Geophys. Res.</w:t>
      </w:r>
      <w:r w:rsidRPr="00A76831">
        <w:rPr>
          <w:noProof/>
        </w:rPr>
        <w:t xml:space="preserve"> 112, D22304, (2007).</w:t>
      </w:r>
      <w:bookmarkEnd w:id="32"/>
    </w:p>
    <w:p w14:paraId="42289558" w14:textId="77777777" w:rsidR="0035671D" w:rsidRPr="00A76831" w:rsidRDefault="0035671D" w:rsidP="00A76831">
      <w:pPr>
        <w:spacing w:line="480" w:lineRule="auto"/>
        <w:ind w:left="720" w:hanging="720"/>
        <w:rPr>
          <w:noProof/>
        </w:rPr>
      </w:pPr>
      <w:bookmarkStart w:id="33" w:name="_ENREF_33"/>
      <w:r w:rsidRPr="00A76831">
        <w:rPr>
          <w:noProof/>
        </w:rPr>
        <w:lastRenderedPageBreak/>
        <w:t>33</w:t>
      </w:r>
      <w:r w:rsidRPr="00A76831">
        <w:rPr>
          <w:noProof/>
        </w:rPr>
        <w:tab/>
        <w:t>Brown, S. S.</w:t>
      </w:r>
      <w:r w:rsidRPr="00A76831">
        <w:rPr>
          <w:i/>
          <w:noProof/>
        </w:rPr>
        <w:t xml:space="preserve"> et al.</w:t>
      </w:r>
      <w:r w:rsidRPr="00A76831">
        <w:rPr>
          <w:noProof/>
        </w:rPr>
        <w:t xml:space="preserve"> Biogenic VOC oxidation and organic aerosol formation in an urban noctural boundary layer: Aircraft vertical profiles in Houston, TX. </w:t>
      </w:r>
      <w:r w:rsidRPr="00A76831">
        <w:rPr>
          <w:i/>
          <w:noProof/>
        </w:rPr>
        <w:t>Atmos. Chem. Phys.</w:t>
      </w:r>
      <w:r w:rsidRPr="00A76831">
        <w:rPr>
          <w:noProof/>
        </w:rPr>
        <w:t xml:space="preserve"> 13, 11317-11337, (2013).</w:t>
      </w:r>
      <w:bookmarkEnd w:id="33"/>
    </w:p>
    <w:p w14:paraId="29F61694" w14:textId="77777777" w:rsidR="0035671D" w:rsidRPr="00A76831" w:rsidRDefault="0035671D" w:rsidP="00A76831">
      <w:pPr>
        <w:spacing w:line="480" w:lineRule="auto"/>
        <w:ind w:left="720" w:hanging="720"/>
        <w:rPr>
          <w:noProof/>
        </w:rPr>
      </w:pPr>
      <w:bookmarkStart w:id="34" w:name="_ENREF_34"/>
      <w:r w:rsidRPr="00A76831">
        <w:rPr>
          <w:noProof/>
        </w:rPr>
        <w:t>34</w:t>
      </w:r>
      <w:r w:rsidRPr="00A76831">
        <w:rPr>
          <w:noProof/>
        </w:rPr>
        <w:tab/>
        <w:t xml:space="preserve">Goldstein, A. H., Koven, C. D., Heald, C. L. &amp; Fung, I. Y. Biogenic carbon and anthropogenic pollutants combine to form a cooling haze over the southeastern United States. </w:t>
      </w:r>
      <w:r w:rsidRPr="00A76831">
        <w:rPr>
          <w:i/>
          <w:noProof/>
        </w:rPr>
        <w:t>Proc. Natl. Acad. Sci.</w:t>
      </w:r>
      <w:r w:rsidRPr="00A76831">
        <w:rPr>
          <w:noProof/>
        </w:rPr>
        <w:t xml:space="preserve"> 106, 8835-8840, (2009).</w:t>
      </w:r>
      <w:bookmarkEnd w:id="34"/>
    </w:p>
    <w:p w14:paraId="60CCFBCA" w14:textId="77777777" w:rsidR="0035671D" w:rsidRPr="00A76831" w:rsidRDefault="0035671D" w:rsidP="00A76831">
      <w:pPr>
        <w:spacing w:line="480" w:lineRule="auto"/>
        <w:ind w:left="720" w:hanging="720"/>
        <w:rPr>
          <w:noProof/>
        </w:rPr>
      </w:pPr>
      <w:bookmarkStart w:id="35" w:name="_ENREF_35"/>
      <w:r w:rsidRPr="00A76831">
        <w:rPr>
          <w:noProof/>
        </w:rPr>
        <w:t>35</w:t>
      </w:r>
      <w:r w:rsidRPr="00A76831">
        <w:rPr>
          <w:noProof/>
        </w:rPr>
        <w:tab/>
        <w:t>Guenther, A.</w:t>
      </w:r>
      <w:r w:rsidRPr="00A76831">
        <w:rPr>
          <w:i/>
          <w:noProof/>
        </w:rPr>
        <w:t xml:space="preserve"> et al.</w:t>
      </w:r>
      <w:r w:rsidRPr="00A76831">
        <w:rPr>
          <w:noProof/>
        </w:rPr>
        <w:t xml:space="preserve"> Estimates of global terrestrial isoprene emissions using MEGAN (Model of Emissions of Gases and Aerosols from Nature). </w:t>
      </w:r>
      <w:r w:rsidRPr="00A76831">
        <w:rPr>
          <w:i/>
          <w:noProof/>
        </w:rPr>
        <w:t>Atmos. Chem. Phys.</w:t>
      </w:r>
      <w:r w:rsidRPr="00A76831">
        <w:rPr>
          <w:noProof/>
        </w:rPr>
        <w:t xml:space="preserve"> 6, 3181-3210, (2006).</w:t>
      </w:r>
      <w:bookmarkEnd w:id="35"/>
    </w:p>
    <w:p w14:paraId="32E44DEC" w14:textId="77777777" w:rsidR="0035671D" w:rsidRPr="00A76831" w:rsidRDefault="0035671D" w:rsidP="00A76831">
      <w:pPr>
        <w:spacing w:line="480" w:lineRule="auto"/>
        <w:ind w:left="720" w:hanging="720"/>
        <w:rPr>
          <w:noProof/>
        </w:rPr>
      </w:pPr>
      <w:bookmarkStart w:id="36" w:name="_ENREF_36"/>
      <w:r w:rsidRPr="00A76831">
        <w:rPr>
          <w:noProof/>
        </w:rPr>
        <w:t>36</w:t>
      </w:r>
      <w:r w:rsidRPr="00A76831">
        <w:rPr>
          <w:noProof/>
        </w:rPr>
        <w:tab/>
        <w:t>Warneke, C.</w:t>
      </w:r>
      <w:r w:rsidRPr="00A76831">
        <w:rPr>
          <w:i/>
          <w:noProof/>
        </w:rPr>
        <w:t xml:space="preserve"> et al.</w:t>
      </w:r>
      <w:r w:rsidRPr="00A76831">
        <w:rPr>
          <w:noProof/>
        </w:rPr>
        <w:t xml:space="preserve"> Instrumentation and measurement strategy for the NOAA SENEX aircraft campaign as part of the Southeast Atmosphere Study 2013. </w:t>
      </w:r>
      <w:r w:rsidRPr="00A76831">
        <w:rPr>
          <w:i/>
          <w:noProof/>
        </w:rPr>
        <w:t>Atmos. Meas. Tech.</w:t>
      </w:r>
      <w:r w:rsidRPr="00A76831">
        <w:rPr>
          <w:noProof/>
        </w:rPr>
        <w:t xml:space="preserve"> 9, 3063-3093, (2016).</w:t>
      </w:r>
      <w:bookmarkEnd w:id="36"/>
    </w:p>
    <w:p w14:paraId="7B8E32E5" w14:textId="77777777" w:rsidR="0035671D" w:rsidRPr="00A76831" w:rsidRDefault="0035671D" w:rsidP="00A76831">
      <w:pPr>
        <w:spacing w:line="480" w:lineRule="auto"/>
        <w:ind w:left="720" w:hanging="720"/>
        <w:rPr>
          <w:noProof/>
        </w:rPr>
      </w:pPr>
      <w:bookmarkStart w:id="37" w:name="_ENREF_37"/>
      <w:r w:rsidRPr="00A76831">
        <w:rPr>
          <w:noProof/>
        </w:rPr>
        <w:t>37</w:t>
      </w:r>
      <w:r w:rsidRPr="00A76831">
        <w:rPr>
          <w:noProof/>
        </w:rPr>
        <w:tab/>
        <w:t>Brown, S. S.</w:t>
      </w:r>
      <w:r w:rsidRPr="00A76831">
        <w:rPr>
          <w:i/>
          <w:noProof/>
        </w:rPr>
        <w:t xml:space="preserve"> et al.</w:t>
      </w:r>
      <w:r w:rsidRPr="00A76831">
        <w:rPr>
          <w:noProof/>
        </w:rPr>
        <w:t xml:space="preserve"> Budgets for nocturnal VOC oxidation by nitrate radicals aloft during the 2006 Texas Air Quality Study. </w:t>
      </w:r>
      <w:r w:rsidRPr="00A76831">
        <w:rPr>
          <w:i/>
          <w:noProof/>
        </w:rPr>
        <w:t>J. Geophys. Res.</w:t>
      </w:r>
      <w:r w:rsidRPr="00A76831">
        <w:rPr>
          <w:noProof/>
        </w:rPr>
        <w:t xml:space="preserve"> 116, D24305, (2011).</w:t>
      </w:r>
      <w:bookmarkEnd w:id="37"/>
    </w:p>
    <w:p w14:paraId="19436511" w14:textId="77777777" w:rsidR="0035671D" w:rsidRPr="00A76831" w:rsidRDefault="0035671D" w:rsidP="00A76831">
      <w:pPr>
        <w:spacing w:line="480" w:lineRule="auto"/>
        <w:ind w:left="720" w:hanging="720"/>
        <w:rPr>
          <w:noProof/>
        </w:rPr>
      </w:pPr>
      <w:bookmarkStart w:id="38" w:name="_ENREF_38"/>
      <w:r w:rsidRPr="00A76831">
        <w:rPr>
          <w:noProof/>
        </w:rPr>
        <w:t>38</w:t>
      </w:r>
      <w:r w:rsidRPr="00A76831">
        <w:rPr>
          <w:noProof/>
        </w:rPr>
        <w:tab/>
        <w:t xml:space="preserve">Emmerson, K. M. &amp; Evans, M. J. Comparison of tropospheric gas-phase chemistry schemes for use within global models. </w:t>
      </w:r>
      <w:r w:rsidRPr="00A76831">
        <w:rPr>
          <w:i/>
          <w:noProof/>
        </w:rPr>
        <w:t>Atmos. Chem. Phys.</w:t>
      </w:r>
      <w:r w:rsidRPr="00A76831">
        <w:rPr>
          <w:noProof/>
        </w:rPr>
        <w:t xml:space="preserve"> 9, 1831-1845, (2009).</w:t>
      </w:r>
      <w:bookmarkEnd w:id="38"/>
    </w:p>
    <w:p w14:paraId="498909FA" w14:textId="77777777" w:rsidR="0035671D" w:rsidRPr="00A76831" w:rsidRDefault="0035671D" w:rsidP="00A76831">
      <w:pPr>
        <w:spacing w:line="480" w:lineRule="auto"/>
        <w:ind w:left="720" w:hanging="720"/>
        <w:rPr>
          <w:noProof/>
        </w:rPr>
      </w:pPr>
      <w:bookmarkStart w:id="39" w:name="_ENREF_39"/>
      <w:r w:rsidRPr="00A76831">
        <w:rPr>
          <w:noProof/>
        </w:rPr>
        <w:t>39</w:t>
      </w:r>
      <w:r w:rsidRPr="00A76831">
        <w:rPr>
          <w:noProof/>
        </w:rPr>
        <w:tab/>
        <w:t xml:space="preserve">Jenkin, M. E., Young, J. C. &amp; Rickard, A. R. The MCM v3.3.1 degradation scheme for isoprene. </w:t>
      </w:r>
      <w:r w:rsidRPr="00A76831">
        <w:rPr>
          <w:i/>
          <w:noProof/>
        </w:rPr>
        <w:t>Atmos. Chem. Phys.</w:t>
      </w:r>
      <w:r w:rsidRPr="00A76831">
        <w:rPr>
          <w:noProof/>
        </w:rPr>
        <w:t xml:space="preserve"> 15, 11433-11459, (2015).</w:t>
      </w:r>
      <w:bookmarkEnd w:id="39"/>
    </w:p>
    <w:p w14:paraId="29509CA1" w14:textId="77777777" w:rsidR="0035671D" w:rsidRPr="00A76831" w:rsidRDefault="0035671D" w:rsidP="00A76831">
      <w:pPr>
        <w:spacing w:line="480" w:lineRule="auto"/>
        <w:ind w:left="720" w:hanging="720"/>
        <w:rPr>
          <w:noProof/>
        </w:rPr>
      </w:pPr>
      <w:bookmarkStart w:id="40" w:name="_ENREF_40"/>
      <w:r w:rsidRPr="00A76831">
        <w:rPr>
          <w:noProof/>
        </w:rPr>
        <w:t>40</w:t>
      </w:r>
      <w:r w:rsidRPr="00A76831">
        <w:rPr>
          <w:noProof/>
        </w:rPr>
        <w:tab/>
        <w:t xml:space="preserve">Kleinman, L. I. The dependence of tropospheric ozone production rate on ozone precursors. </w:t>
      </w:r>
      <w:r w:rsidRPr="00A76831">
        <w:rPr>
          <w:i/>
          <w:noProof/>
        </w:rPr>
        <w:t>Atmos. Environ.</w:t>
      </w:r>
      <w:r w:rsidRPr="00A76831">
        <w:rPr>
          <w:noProof/>
        </w:rPr>
        <w:t xml:space="preserve"> 39, 575-586, (2005).</w:t>
      </w:r>
      <w:bookmarkEnd w:id="40"/>
    </w:p>
    <w:p w14:paraId="14959A0B" w14:textId="77777777" w:rsidR="0035671D" w:rsidRPr="00A76831" w:rsidRDefault="0035671D" w:rsidP="00A76831">
      <w:pPr>
        <w:spacing w:line="480" w:lineRule="auto"/>
        <w:ind w:left="720" w:hanging="720"/>
        <w:rPr>
          <w:noProof/>
        </w:rPr>
      </w:pPr>
      <w:bookmarkStart w:id="41" w:name="_ENREF_41"/>
      <w:r w:rsidRPr="00A76831">
        <w:rPr>
          <w:noProof/>
        </w:rPr>
        <w:lastRenderedPageBreak/>
        <w:t>41</w:t>
      </w:r>
      <w:r w:rsidRPr="00A76831">
        <w:rPr>
          <w:noProof/>
        </w:rPr>
        <w:tab/>
        <w:t xml:space="preserve">Russell, A. R., Valin, L. C. &amp; Cohen, R. C. Trends in OMI NO2 observations over the United States: effects of emission control technology and the economic recession. </w:t>
      </w:r>
      <w:r w:rsidRPr="00A76831">
        <w:rPr>
          <w:i/>
          <w:noProof/>
        </w:rPr>
        <w:t>Atmos. Chem. Phys.</w:t>
      </w:r>
      <w:r w:rsidRPr="00A76831">
        <w:rPr>
          <w:noProof/>
        </w:rPr>
        <w:t xml:space="preserve"> 12, 12197-12209, (2012).</w:t>
      </w:r>
      <w:bookmarkEnd w:id="41"/>
    </w:p>
    <w:p w14:paraId="4A434B66" w14:textId="77777777" w:rsidR="0035671D" w:rsidRPr="00A76831" w:rsidRDefault="0035671D" w:rsidP="00A76831">
      <w:pPr>
        <w:spacing w:line="480" w:lineRule="auto"/>
        <w:ind w:left="720" w:hanging="720"/>
        <w:rPr>
          <w:noProof/>
        </w:rPr>
      </w:pPr>
      <w:bookmarkStart w:id="42" w:name="_ENREF_42"/>
      <w:r w:rsidRPr="00A76831">
        <w:rPr>
          <w:noProof/>
        </w:rPr>
        <w:t>42</w:t>
      </w:r>
      <w:r w:rsidRPr="00A76831">
        <w:rPr>
          <w:noProof/>
        </w:rPr>
        <w:tab/>
        <w:t>Millet, D. B.</w:t>
      </w:r>
      <w:r w:rsidRPr="00A76831">
        <w:rPr>
          <w:i/>
          <w:noProof/>
        </w:rPr>
        <w:t xml:space="preserve"> et al.</w:t>
      </w:r>
      <w:r w:rsidRPr="00A76831">
        <w:rPr>
          <w:noProof/>
        </w:rPr>
        <w:t xml:space="preserve"> Nighttime Chemistry and Morning Isoprene Can Drive Urban Ozone Downwind of a Major Deciduous Forest. </w:t>
      </w:r>
      <w:r w:rsidRPr="00A76831">
        <w:rPr>
          <w:i/>
          <w:noProof/>
        </w:rPr>
        <w:t>Environmental Science &amp; Technology</w:t>
      </w:r>
      <w:r w:rsidRPr="00A76831">
        <w:rPr>
          <w:noProof/>
        </w:rPr>
        <w:t xml:space="preserve"> 50, 4335-4342, (2016).</w:t>
      </w:r>
      <w:bookmarkEnd w:id="42"/>
    </w:p>
    <w:p w14:paraId="12B052C3" w14:textId="77777777" w:rsidR="0035671D" w:rsidRPr="00A76831" w:rsidRDefault="0035671D" w:rsidP="00A76831">
      <w:pPr>
        <w:spacing w:line="480" w:lineRule="auto"/>
        <w:ind w:left="720" w:hanging="720"/>
        <w:rPr>
          <w:noProof/>
        </w:rPr>
      </w:pPr>
      <w:bookmarkStart w:id="43" w:name="_ENREF_43"/>
      <w:r w:rsidRPr="00A76831">
        <w:rPr>
          <w:noProof/>
        </w:rPr>
        <w:t>43</w:t>
      </w:r>
      <w:r w:rsidRPr="00A76831">
        <w:rPr>
          <w:noProof/>
        </w:rPr>
        <w:tab/>
        <w:t>Attwood, A. R.</w:t>
      </w:r>
      <w:r w:rsidRPr="00A76831">
        <w:rPr>
          <w:i/>
          <w:noProof/>
        </w:rPr>
        <w:t xml:space="preserve"> et al.</w:t>
      </w:r>
      <w:r w:rsidRPr="00A76831">
        <w:rPr>
          <w:noProof/>
        </w:rPr>
        <w:t xml:space="preserve"> Trends in sulfate and organic aerosol mass in the Southeast U.S.: Impact on aerosol optical depth and radiative forcing. </w:t>
      </w:r>
      <w:r w:rsidRPr="00A76831">
        <w:rPr>
          <w:i/>
          <w:noProof/>
        </w:rPr>
        <w:t>Geophysical Research Letters</w:t>
      </w:r>
      <w:r w:rsidRPr="00A76831">
        <w:rPr>
          <w:noProof/>
        </w:rPr>
        <w:t xml:space="preserve"> 41, 7701-7709, (2014).</w:t>
      </w:r>
      <w:bookmarkEnd w:id="43"/>
    </w:p>
    <w:p w14:paraId="1163B9FE" w14:textId="77777777" w:rsidR="0035671D" w:rsidRPr="00A76831" w:rsidRDefault="0035671D" w:rsidP="00A76831">
      <w:pPr>
        <w:spacing w:line="480" w:lineRule="auto"/>
        <w:ind w:left="720" w:hanging="720"/>
        <w:rPr>
          <w:noProof/>
        </w:rPr>
      </w:pPr>
      <w:bookmarkStart w:id="44" w:name="_ENREF_44"/>
      <w:r w:rsidRPr="00A76831">
        <w:rPr>
          <w:noProof/>
        </w:rPr>
        <w:t>44</w:t>
      </w:r>
      <w:r w:rsidRPr="00A76831">
        <w:rPr>
          <w:noProof/>
        </w:rPr>
        <w:tab/>
        <w:t>Kiendler-Scharr, A.</w:t>
      </w:r>
      <w:r w:rsidRPr="00A76831">
        <w:rPr>
          <w:i/>
          <w:noProof/>
        </w:rPr>
        <w:t xml:space="preserve"> et al.</w:t>
      </w:r>
      <w:r w:rsidRPr="00A76831">
        <w:rPr>
          <w:noProof/>
        </w:rPr>
        <w:t xml:space="preserve"> Ubiquity of organic nitrates from nighttime chemistry in the European submicron aerosol. </w:t>
      </w:r>
      <w:r w:rsidRPr="00A76831">
        <w:rPr>
          <w:i/>
          <w:noProof/>
        </w:rPr>
        <w:t>Geophysical Research Letters</w:t>
      </w:r>
      <w:r w:rsidRPr="00A76831">
        <w:rPr>
          <w:noProof/>
        </w:rPr>
        <w:t xml:space="preserve"> 43, 7735-7744, (2016).</w:t>
      </w:r>
      <w:bookmarkEnd w:id="44"/>
    </w:p>
    <w:p w14:paraId="39E2ECC3" w14:textId="77777777" w:rsidR="0035671D" w:rsidRPr="00A76831" w:rsidRDefault="0035671D" w:rsidP="00A76831">
      <w:pPr>
        <w:spacing w:line="480" w:lineRule="auto"/>
        <w:ind w:left="720" w:hanging="720"/>
        <w:rPr>
          <w:noProof/>
        </w:rPr>
      </w:pPr>
      <w:bookmarkStart w:id="45" w:name="_ENREF_45"/>
      <w:r w:rsidRPr="00A76831">
        <w:rPr>
          <w:noProof/>
        </w:rPr>
        <w:t>45</w:t>
      </w:r>
      <w:r w:rsidRPr="00A76831">
        <w:rPr>
          <w:noProof/>
        </w:rPr>
        <w:tab/>
        <w:t>Rollins, A. W.</w:t>
      </w:r>
      <w:r w:rsidRPr="00A76831">
        <w:rPr>
          <w:i/>
          <w:noProof/>
        </w:rPr>
        <w:t xml:space="preserve"> et al.</w:t>
      </w:r>
      <w:r w:rsidRPr="00A76831">
        <w:rPr>
          <w:noProof/>
        </w:rPr>
        <w:t xml:space="preserve"> Evidence for NO</w:t>
      </w:r>
      <w:r w:rsidRPr="00A76831">
        <w:rPr>
          <w:noProof/>
          <w:vertAlign w:val="subscript"/>
        </w:rPr>
        <w:t>x</w:t>
      </w:r>
      <w:r w:rsidRPr="00A76831">
        <w:rPr>
          <w:noProof/>
        </w:rPr>
        <w:t xml:space="preserve"> Control over Nighttime SOA Formation. </w:t>
      </w:r>
      <w:r w:rsidRPr="00A76831">
        <w:rPr>
          <w:i/>
          <w:noProof/>
        </w:rPr>
        <w:t>Science</w:t>
      </w:r>
      <w:r w:rsidRPr="00A76831">
        <w:rPr>
          <w:noProof/>
        </w:rPr>
        <w:t xml:space="preserve"> 337, 1210-1212, (2012).</w:t>
      </w:r>
      <w:bookmarkEnd w:id="45"/>
    </w:p>
    <w:p w14:paraId="51A1C41D" w14:textId="77777777" w:rsidR="0035671D" w:rsidRPr="00A76831" w:rsidRDefault="0035671D" w:rsidP="00A76831">
      <w:pPr>
        <w:spacing w:line="480" w:lineRule="auto"/>
        <w:ind w:left="720" w:hanging="720"/>
        <w:rPr>
          <w:noProof/>
        </w:rPr>
      </w:pPr>
      <w:bookmarkStart w:id="46" w:name="_ENREF_46"/>
      <w:r w:rsidRPr="00A76831">
        <w:rPr>
          <w:noProof/>
        </w:rPr>
        <w:t>46</w:t>
      </w:r>
      <w:r w:rsidRPr="00A76831">
        <w:rPr>
          <w:noProof/>
        </w:rPr>
        <w:tab/>
        <w:t>Surratt, J. D.</w:t>
      </w:r>
      <w:r w:rsidRPr="00A76831">
        <w:rPr>
          <w:i/>
          <w:noProof/>
        </w:rPr>
        <w:t xml:space="preserve"> et al.</w:t>
      </w:r>
      <w:r w:rsidRPr="00A76831">
        <w:rPr>
          <w:noProof/>
        </w:rPr>
        <w:t xml:space="preserve"> Reactive intermediates revealed in secondary organic aerosol formation from isoprene. </w:t>
      </w:r>
      <w:r w:rsidRPr="00A76831">
        <w:rPr>
          <w:i/>
          <w:noProof/>
        </w:rPr>
        <w:t>Proc. Natl. Acad. Sci.</w:t>
      </w:r>
      <w:r w:rsidRPr="00A76831">
        <w:rPr>
          <w:noProof/>
        </w:rPr>
        <w:t xml:space="preserve"> 107, 6640-6645, (2010).</w:t>
      </w:r>
      <w:bookmarkEnd w:id="46"/>
    </w:p>
    <w:p w14:paraId="45ED6D1E" w14:textId="77777777" w:rsidR="0035671D" w:rsidRPr="00A76831" w:rsidRDefault="0035671D" w:rsidP="00A76831">
      <w:pPr>
        <w:spacing w:line="480" w:lineRule="auto"/>
        <w:ind w:left="720" w:hanging="720"/>
        <w:rPr>
          <w:noProof/>
        </w:rPr>
      </w:pPr>
      <w:bookmarkStart w:id="47" w:name="_ENREF_47"/>
      <w:r w:rsidRPr="00A76831">
        <w:rPr>
          <w:noProof/>
        </w:rPr>
        <w:t>47</w:t>
      </w:r>
      <w:r w:rsidRPr="00A76831">
        <w:rPr>
          <w:noProof/>
        </w:rPr>
        <w:tab/>
        <w:t>Xu, L.</w:t>
      </w:r>
      <w:r w:rsidRPr="00A76831">
        <w:rPr>
          <w:i/>
          <w:noProof/>
        </w:rPr>
        <w:t xml:space="preserve"> et al.</w:t>
      </w:r>
      <w:r w:rsidRPr="00A76831">
        <w:rPr>
          <w:noProof/>
        </w:rPr>
        <w:t xml:space="preserve"> Effects of anthropogenic emissions on aerosol formation from isoprene and monoterpenes in the southeastern United States. </w:t>
      </w:r>
      <w:r w:rsidRPr="00A76831">
        <w:rPr>
          <w:i/>
          <w:noProof/>
        </w:rPr>
        <w:t>Proc. Natl. Acad. Sci.</w:t>
      </w:r>
      <w:r w:rsidRPr="00A76831">
        <w:rPr>
          <w:noProof/>
        </w:rPr>
        <w:t xml:space="preserve"> 112, 37-42, (2015).</w:t>
      </w:r>
      <w:bookmarkEnd w:id="47"/>
    </w:p>
    <w:p w14:paraId="62BDFAD3" w14:textId="77777777" w:rsidR="0035671D" w:rsidRPr="00A76831" w:rsidRDefault="0035671D" w:rsidP="00A76831">
      <w:pPr>
        <w:spacing w:line="480" w:lineRule="auto"/>
        <w:jc w:val="both"/>
      </w:pPr>
    </w:p>
    <w:p w14:paraId="61628960" w14:textId="33D92620" w:rsidR="00A1267E" w:rsidRPr="00A76831" w:rsidRDefault="006B64B8" w:rsidP="00A76831">
      <w:pPr>
        <w:spacing w:line="480" w:lineRule="auto"/>
        <w:jc w:val="both"/>
      </w:pPr>
      <w:r w:rsidRPr="00A76831">
        <w:t>Corresponding author: Steven S. Brown (</w:t>
      </w:r>
      <w:hyperlink r:id="rId12" w:history="1">
        <w:r w:rsidRPr="00A76831">
          <w:rPr>
            <w:rStyle w:val="Hyperlink"/>
          </w:rPr>
          <w:t>steven.s.brown@noaa.gov</w:t>
        </w:r>
      </w:hyperlink>
      <w:r w:rsidRPr="00A76831">
        <w:t>)</w:t>
      </w:r>
    </w:p>
    <w:p w14:paraId="0D2D7A62" w14:textId="77777777" w:rsidR="006B64B8" w:rsidRPr="00A76831" w:rsidRDefault="006B64B8" w:rsidP="00A76831">
      <w:pPr>
        <w:spacing w:line="480" w:lineRule="auto"/>
        <w:jc w:val="both"/>
      </w:pPr>
    </w:p>
    <w:p w14:paraId="05341D4D" w14:textId="5A76729A" w:rsidR="006B64B8" w:rsidRPr="00A76831" w:rsidRDefault="00E336E6" w:rsidP="00A76831">
      <w:pPr>
        <w:spacing w:line="480" w:lineRule="auto"/>
        <w:jc w:val="both"/>
        <w:rPr>
          <w:b/>
        </w:rPr>
      </w:pPr>
      <w:r w:rsidRPr="00A76831">
        <w:rPr>
          <w:b/>
        </w:rPr>
        <w:t>Acknowledgements</w:t>
      </w:r>
    </w:p>
    <w:p w14:paraId="3B54B9B6" w14:textId="239D42FD" w:rsidR="006B64B8" w:rsidRPr="00A76831" w:rsidRDefault="00A60D5F" w:rsidP="00A76831">
      <w:pPr>
        <w:spacing w:line="480" w:lineRule="auto"/>
        <w:jc w:val="both"/>
        <w:rPr>
          <w:rFonts w:cs="Times New Roman"/>
        </w:rPr>
      </w:pPr>
      <w:r w:rsidRPr="00A76831">
        <w:rPr>
          <w:rFonts w:eastAsia="Times New Roman" w:cs="Times New Roman"/>
          <w:color w:val="000000"/>
          <w:shd w:val="clear" w:color="auto" w:fill="FFFFFF"/>
        </w:rPr>
        <w:lastRenderedPageBreak/>
        <w:t xml:space="preserve">FNK and JK acknowledge the US EPA Science to Achieve Results (STAR) program grant 83540601. This research has not been subjected to any EPA review and therefore does not necessarily reflect the views of the agency, and no official endorsement should be inferred. JK also acknowledges support from NASA Headquarters under the NASA Earth and Space Science Fellowship Program – grant NNX14AK97H. </w:t>
      </w:r>
      <w:r w:rsidR="00C64BC3" w:rsidRPr="00A76831">
        <w:rPr>
          <w:rFonts w:eastAsia="Times New Roman" w:cs="Times New Roman"/>
          <w:color w:val="000000"/>
        </w:rPr>
        <w:t>JLF gratefully acknowledges funding from the NOAA Climate Program Office’s AC4 program (Grant No. NA13OAR4310070).</w:t>
      </w:r>
      <w:r w:rsidR="00C64BC3" w:rsidRPr="00A76831">
        <w:rPr>
          <w:rFonts w:eastAsia="Times New Roman" w:cs="Times New Roman"/>
          <w:color w:val="000000"/>
          <w:shd w:val="clear" w:color="auto" w:fill="FFFFFF"/>
        </w:rPr>
        <w:t> </w:t>
      </w:r>
    </w:p>
    <w:p w14:paraId="21C8D15E" w14:textId="77777777" w:rsidR="0013477C" w:rsidRPr="00A76831" w:rsidRDefault="0013477C" w:rsidP="00A76831">
      <w:pPr>
        <w:spacing w:line="480" w:lineRule="auto"/>
      </w:pPr>
    </w:p>
    <w:p w14:paraId="568EBCDF" w14:textId="77777777" w:rsidR="00DD3DAC" w:rsidRPr="00A76831" w:rsidRDefault="00DD3DAC" w:rsidP="00A76831">
      <w:pPr>
        <w:spacing w:line="480" w:lineRule="auto"/>
        <w:jc w:val="both"/>
        <w:rPr>
          <w:b/>
        </w:rPr>
      </w:pPr>
      <w:r w:rsidRPr="00A76831">
        <w:rPr>
          <w:b/>
        </w:rPr>
        <w:t>Author contributions</w:t>
      </w:r>
    </w:p>
    <w:p w14:paraId="48F24424" w14:textId="3CF09A5E" w:rsidR="00DD3DAC" w:rsidRPr="00A76831" w:rsidRDefault="00DD3DAC" w:rsidP="00A76831">
      <w:pPr>
        <w:spacing w:line="480" w:lineRule="auto"/>
      </w:pPr>
      <w:r w:rsidRPr="00A76831">
        <w:t>The analysis presented in this paper was performed by PME and SSB. Model simulations were performed by PME. All other co-authors were instrumental in the collection of the data used in this analysis. The manuscript was written by PME and SSB. All authors discussed the results and commented on the manuscript.</w:t>
      </w:r>
    </w:p>
    <w:p w14:paraId="09EF407C" w14:textId="77777777" w:rsidR="00DD3DAC" w:rsidRPr="00A76831" w:rsidRDefault="00DD3DAC" w:rsidP="00A76831">
      <w:pPr>
        <w:spacing w:line="480" w:lineRule="auto"/>
      </w:pPr>
    </w:p>
    <w:p w14:paraId="36B2443D" w14:textId="77777777" w:rsidR="00DD3DAC" w:rsidRPr="00A76831" w:rsidRDefault="00DD3DAC" w:rsidP="00A76831">
      <w:pPr>
        <w:spacing w:line="480" w:lineRule="auto"/>
        <w:jc w:val="both"/>
        <w:rPr>
          <w:i/>
        </w:rPr>
      </w:pPr>
      <w:proofErr w:type="gramStart"/>
      <w:r w:rsidRPr="00A76831">
        <w:rPr>
          <w:b/>
        </w:rPr>
        <w:t>Figure 1 |</w:t>
      </w:r>
      <w:r w:rsidRPr="00A76831">
        <w:t xml:space="preserve"> </w:t>
      </w:r>
      <w:r w:rsidRPr="00A76831">
        <w:rPr>
          <w:b/>
        </w:rPr>
        <w:t>Schematic of nighttime BVOC oxidation</w:t>
      </w:r>
      <w:r w:rsidRPr="00A76831">
        <w:rPr>
          <w:b/>
          <w:i/>
        </w:rPr>
        <w:t>.</w:t>
      </w:r>
      <w:proofErr w:type="gramEnd"/>
      <w:r w:rsidRPr="00A76831">
        <w:rPr>
          <w:i/>
        </w:rPr>
        <w:t xml:space="preserve"> </w:t>
      </w:r>
      <w:r w:rsidRPr="00A76831">
        <w:t>Showing BVOC oxidation by O</w:t>
      </w:r>
      <w:r w:rsidRPr="00A76831">
        <w:rPr>
          <w:vertAlign w:val="subscript"/>
        </w:rPr>
        <w:t>3</w:t>
      </w:r>
      <w:r w:rsidRPr="00A76831">
        <w:t xml:space="preserve"> and NO</w:t>
      </w:r>
      <w:r w:rsidRPr="00A76831">
        <w:rPr>
          <w:vertAlign w:val="subscript"/>
        </w:rPr>
        <w:t>3</w:t>
      </w:r>
      <w:r w:rsidRPr="00A76831">
        <w:t>, emission sources for NO</w:t>
      </w:r>
      <w:r w:rsidRPr="00A76831">
        <w:rPr>
          <w:vertAlign w:val="subscript"/>
        </w:rPr>
        <w:t>x</w:t>
      </w:r>
      <w:r w:rsidRPr="00A76831">
        <w:t xml:space="preserve"> and BVOC, and diurnal variation in boundary layer structure. Although the vertical axis is not to scale, the residual layer constitutes the majority of the air mass beneath the inversion.</w:t>
      </w:r>
    </w:p>
    <w:p w14:paraId="5DE8F816" w14:textId="77777777" w:rsidR="00DD3DAC" w:rsidRPr="00A76831" w:rsidRDefault="00DD3DAC" w:rsidP="00A76831">
      <w:pPr>
        <w:spacing w:line="480" w:lineRule="auto"/>
        <w:jc w:val="both"/>
        <w:rPr>
          <w:b/>
        </w:rPr>
      </w:pPr>
    </w:p>
    <w:p w14:paraId="1CACC0A4" w14:textId="77777777" w:rsidR="00DD3DAC" w:rsidRPr="00A76831" w:rsidRDefault="00DD3DAC" w:rsidP="00A76831">
      <w:pPr>
        <w:spacing w:line="480" w:lineRule="auto"/>
        <w:jc w:val="both"/>
      </w:pPr>
      <w:r w:rsidRPr="00A76831">
        <w:rPr>
          <w:b/>
        </w:rPr>
        <w:t>Figure 2 | Flight data from the SENEX night flights</w:t>
      </w:r>
      <w:r w:rsidRPr="00A76831">
        <w:t>. Color and size coded by NO</w:t>
      </w:r>
      <w:r w:rsidRPr="00A76831">
        <w:rPr>
          <w:vertAlign w:val="subscript"/>
        </w:rPr>
        <w:t>2</w:t>
      </w:r>
      <w:r w:rsidRPr="00A76831">
        <w:t xml:space="preserve"> (a) and isoprene (b) mixing ratios and instantaneous BVOC loss rates to NO</w:t>
      </w:r>
      <w:r w:rsidRPr="00A76831">
        <w:rPr>
          <w:vertAlign w:val="subscript"/>
        </w:rPr>
        <w:t>3</w:t>
      </w:r>
      <w:r w:rsidRPr="00A76831">
        <w:t xml:space="preserve"> (c) and O</w:t>
      </w:r>
      <w:r w:rsidRPr="00A76831">
        <w:rPr>
          <w:vertAlign w:val="subscript"/>
        </w:rPr>
        <w:t>3</w:t>
      </w:r>
      <w:r w:rsidRPr="00A76831">
        <w:t xml:space="preserve"> (d).  Maps indicate location of major urban and power plant NO</w:t>
      </w:r>
      <w:r w:rsidRPr="00A76831">
        <w:rPr>
          <w:vertAlign w:val="subscript"/>
        </w:rPr>
        <w:t>x</w:t>
      </w:r>
      <w:r w:rsidRPr="00A76831">
        <w:t xml:space="preserve"> sources, sized by their 2013 </w:t>
      </w:r>
      <w:r w:rsidRPr="00A76831">
        <w:lastRenderedPageBreak/>
        <w:t>emissions. Pie charts show after sunset and below 2 km altitude average BVOC loss fractions attributable to NO</w:t>
      </w:r>
      <w:r w:rsidRPr="00A76831">
        <w:rPr>
          <w:vertAlign w:val="subscript"/>
        </w:rPr>
        <w:t>3</w:t>
      </w:r>
      <w:r w:rsidRPr="00A76831">
        <w:t xml:space="preserve"> (blue) and O</w:t>
      </w:r>
      <w:r w:rsidRPr="00A76831">
        <w:rPr>
          <w:vertAlign w:val="subscript"/>
        </w:rPr>
        <w:t>3</w:t>
      </w:r>
      <w:r w:rsidRPr="00A76831">
        <w:t xml:space="preserve"> (red) for 19</w:t>
      </w:r>
      <w:r w:rsidRPr="00A76831">
        <w:rPr>
          <w:vertAlign w:val="superscript"/>
        </w:rPr>
        <w:t>th</w:t>
      </w:r>
      <w:r w:rsidRPr="00A76831">
        <w:t xml:space="preserve"> June (e) and 2</w:t>
      </w:r>
      <w:r w:rsidRPr="00A76831">
        <w:rPr>
          <w:vertAlign w:val="superscript"/>
        </w:rPr>
        <w:t>nd</w:t>
      </w:r>
      <w:r w:rsidRPr="00A76831">
        <w:t xml:space="preserve"> July (f) flights.</w:t>
      </w:r>
    </w:p>
    <w:p w14:paraId="6966AC5E" w14:textId="77777777" w:rsidR="00DD3DAC" w:rsidRPr="00A76831" w:rsidRDefault="00DD3DAC" w:rsidP="00A76831">
      <w:pPr>
        <w:spacing w:line="480" w:lineRule="auto"/>
      </w:pPr>
    </w:p>
    <w:p w14:paraId="02DDAE7F" w14:textId="77777777" w:rsidR="00DD3DAC" w:rsidRPr="00A76831" w:rsidRDefault="00DD3DAC" w:rsidP="00A76831">
      <w:pPr>
        <w:spacing w:line="480" w:lineRule="auto"/>
        <w:jc w:val="both"/>
        <w:rPr>
          <w:i/>
        </w:rPr>
      </w:pPr>
      <w:proofErr w:type="gramStart"/>
      <w:r w:rsidRPr="00A76831">
        <w:rPr>
          <w:b/>
        </w:rPr>
        <w:t>Figure 3 | NO</w:t>
      </w:r>
      <w:r w:rsidRPr="00A76831">
        <w:rPr>
          <w:b/>
          <w:vertAlign w:val="subscript"/>
        </w:rPr>
        <w:t>x</w:t>
      </w:r>
      <w:r w:rsidRPr="00A76831">
        <w:rPr>
          <w:b/>
        </w:rPr>
        <w:t>/BVOC control of nocturnal BVOC oxidation</w:t>
      </w:r>
      <w:r w:rsidRPr="00A76831">
        <w:rPr>
          <w:b/>
          <w:i/>
        </w:rPr>
        <w:t>.</w:t>
      </w:r>
      <w:proofErr w:type="gramEnd"/>
      <w:r w:rsidRPr="00A76831">
        <w:rPr>
          <w:b/>
        </w:rPr>
        <w:t xml:space="preserve"> </w:t>
      </w:r>
      <w:r w:rsidRPr="00A76831">
        <w:t>a)</w:t>
      </w:r>
      <w:r w:rsidRPr="00A76831">
        <w:rPr>
          <w:b/>
        </w:rPr>
        <w:t xml:space="preserve"> </w:t>
      </w:r>
      <w:r w:rsidRPr="00A76831">
        <w:t>Fraction of observed instantaneous BVOC loss to NO</w:t>
      </w:r>
      <w:r w:rsidRPr="00A76831">
        <w:rPr>
          <w:vertAlign w:val="subscript"/>
        </w:rPr>
        <w:t>3</w:t>
      </w:r>
      <w:r w:rsidRPr="00A76831">
        <w:t xml:space="preserve"> and O</w:t>
      </w:r>
      <w:r w:rsidRPr="00A76831">
        <w:rPr>
          <w:vertAlign w:val="subscript"/>
        </w:rPr>
        <w:t>3</w:t>
      </w:r>
      <w:r w:rsidRPr="00A76831">
        <w:t xml:space="preserve"> against observed NO</w:t>
      </w:r>
      <w:r w:rsidRPr="00A76831">
        <w:rPr>
          <w:vertAlign w:val="subscript"/>
        </w:rPr>
        <w:t>x</w:t>
      </w:r>
      <w:r w:rsidRPr="00A76831">
        <w:t>/BVOC ratio (points). Model calculated fraction of BVOC loss to NO</w:t>
      </w:r>
      <w:r w:rsidRPr="00A76831">
        <w:rPr>
          <w:vertAlign w:val="subscript"/>
        </w:rPr>
        <w:t>3</w:t>
      </w:r>
      <w:r w:rsidRPr="00A76831">
        <w:t>, O</w:t>
      </w:r>
      <w:r w:rsidRPr="00A76831">
        <w:rPr>
          <w:vertAlign w:val="subscript"/>
        </w:rPr>
        <w:t>3</w:t>
      </w:r>
      <w:r w:rsidRPr="00A76831">
        <w:t xml:space="preserve"> and OH against model NO</w:t>
      </w:r>
      <w:r w:rsidRPr="00A76831">
        <w:rPr>
          <w:vertAlign w:val="subscript"/>
        </w:rPr>
        <w:t>x</w:t>
      </w:r>
      <w:r w:rsidRPr="00A76831">
        <w:t>/BVOC ratio (lines). Observed points that deviate significantly from model prediction arise from other NO</w:t>
      </w:r>
      <w:r w:rsidRPr="00A76831">
        <w:rPr>
          <w:vertAlign w:val="subscript"/>
        </w:rPr>
        <w:t>3</w:t>
      </w:r>
      <w:r w:rsidRPr="00A76831">
        <w:t xml:space="preserve"> loss processes not represented in the model (e.g., N</w:t>
      </w:r>
      <w:r w:rsidRPr="00A76831">
        <w:rPr>
          <w:vertAlign w:val="subscript"/>
        </w:rPr>
        <w:t>2</w:t>
      </w:r>
      <w:r w:rsidRPr="00A76831">
        <w:t>O</w:t>
      </w:r>
      <w:r w:rsidRPr="00A76831">
        <w:rPr>
          <w:vertAlign w:val="subscript"/>
        </w:rPr>
        <w:t>5</w:t>
      </w:r>
      <w:r w:rsidRPr="00A76831">
        <w:t xml:space="preserve"> uptake, Fig. S3). (b) Model-simulated variation of fraction of BVOC oxidized via each oxidant, and (c) amount of organic and inorganic nitrate produced overnight in the residual layer against sunset NO</w:t>
      </w:r>
      <w:r w:rsidRPr="00A76831">
        <w:rPr>
          <w:vertAlign w:val="subscript"/>
        </w:rPr>
        <w:t>x</w:t>
      </w:r>
      <w:r w:rsidRPr="00A76831">
        <w:t>/BVOC (using average SENEX sunset BVOC mixing ratio).</w:t>
      </w:r>
    </w:p>
    <w:p w14:paraId="72341F29" w14:textId="77777777" w:rsidR="00DD3DAC" w:rsidRPr="00A76831" w:rsidRDefault="00DD3DAC" w:rsidP="00A76831">
      <w:pPr>
        <w:spacing w:line="480" w:lineRule="auto"/>
      </w:pPr>
    </w:p>
    <w:p w14:paraId="3B830832" w14:textId="77777777" w:rsidR="00DD3DAC" w:rsidRPr="00A76831" w:rsidRDefault="00DD3DAC" w:rsidP="00A76831">
      <w:pPr>
        <w:spacing w:line="480" w:lineRule="auto"/>
        <w:jc w:val="both"/>
      </w:pPr>
      <w:r w:rsidRPr="00A76831">
        <w:rPr>
          <w:b/>
        </w:rPr>
        <w:t>Figure 4 | Comparison of observed 1999 and 2013 southeast U.S. composition</w:t>
      </w:r>
      <w:r w:rsidRPr="00A76831">
        <w:rPr>
          <w:b/>
          <w:i/>
        </w:rPr>
        <w:t xml:space="preserve">. </w:t>
      </w:r>
      <w:r w:rsidRPr="00A76831">
        <w:t>Distributions of A. NO</w:t>
      </w:r>
      <w:r w:rsidRPr="00A76831">
        <w:rPr>
          <w:vertAlign w:val="subscript"/>
        </w:rPr>
        <w:t>x</w:t>
      </w:r>
      <w:r w:rsidRPr="00A76831">
        <w:t>, B. Isoprene and C. NO</w:t>
      </w:r>
      <w:r w:rsidRPr="00A76831">
        <w:rPr>
          <w:vertAlign w:val="subscript"/>
        </w:rPr>
        <w:t>x</w:t>
      </w:r>
      <w:r w:rsidRPr="00A76831">
        <w:t xml:space="preserve"> / isoprene ratio for daytime flights in July, 1999 and June 2013 over Atlanta, GA. Bars, boxes and whiskers represent median, 25</w:t>
      </w:r>
      <w:r w:rsidRPr="00A76831">
        <w:rPr>
          <w:vertAlign w:val="superscript"/>
        </w:rPr>
        <w:t>th</w:t>
      </w:r>
      <w:r w:rsidRPr="00A76831">
        <w:t xml:space="preserve"> and 75</w:t>
      </w:r>
      <w:r w:rsidRPr="00A76831">
        <w:rPr>
          <w:vertAlign w:val="superscript"/>
        </w:rPr>
        <w:t>th</w:t>
      </w:r>
      <w:r w:rsidRPr="00A76831">
        <w:t xml:space="preserve"> percentiles, and 10</w:t>
      </w:r>
      <w:r w:rsidRPr="00A76831">
        <w:rPr>
          <w:vertAlign w:val="superscript"/>
        </w:rPr>
        <w:t>th</w:t>
      </w:r>
      <w:r w:rsidRPr="00A76831">
        <w:t xml:space="preserve"> and 90</w:t>
      </w:r>
      <w:r w:rsidRPr="00A76831">
        <w:rPr>
          <w:vertAlign w:val="superscript"/>
        </w:rPr>
        <w:t>th</w:t>
      </w:r>
      <w:r w:rsidRPr="00A76831">
        <w:t xml:space="preserve"> percentiles, respectively, while open circles and bars represent mean averages and standard deviations.</w:t>
      </w:r>
    </w:p>
    <w:p w14:paraId="6F33BC02" w14:textId="77777777" w:rsidR="00DD3DAC" w:rsidRPr="00A76831" w:rsidRDefault="00DD3DAC" w:rsidP="00A76831">
      <w:pPr>
        <w:spacing w:line="480" w:lineRule="auto"/>
      </w:pPr>
    </w:p>
    <w:p w14:paraId="4DED22C6" w14:textId="77777777" w:rsidR="00894746" w:rsidRPr="00A76831" w:rsidRDefault="00894746" w:rsidP="00A76831">
      <w:pPr>
        <w:spacing w:line="480" w:lineRule="auto"/>
        <w:rPr>
          <w:b/>
        </w:rPr>
        <w:sectPr w:rsidR="00894746" w:rsidRPr="00A76831" w:rsidSect="00C44A81">
          <w:headerReference w:type="default" r:id="rId13"/>
          <w:footerReference w:type="even" r:id="rId14"/>
          <w:footerReference w:type="default" r:id="rId15"/>
          <w:pgSz w:w="12240" w:h="15840"/>
          <w:pgMar w:top="1440" w:right="1797" w:bottom="1440" w:left="1797" w:header="720" w:footer="720" w:gutter="0"/>
          <w:lnNumType w:countBy="1" w:restart="continuous"/>
          <w:cols w:space="720"/>
        </w:sectPr>
      </w:pPr>
    </w:p>
    <w:p w14:paraId="302494FC" w14:textId="77777777" w:rsidR="009C0120" w:rsidRPr="00A76831" w:rsidRDefault="009C0120" w:rsidP="00A76831">
      <w:pPr>
        <w:spacing w:line="480" w:lineRule="auto"/>
        <w:rPr>
          <w:b/>
        </w:rPr>
      </w:pPr>
      <w:r w:rsidRPr="00A76831">
        <w:rPr>
          <w:b/>
        </w:rPr>
        <w:lastRenderedPageBreak/>
        <w:t>Methods</w:t>
      </w:r>
    </w:p>
    <w:p w14:paraId="06744E83" w14:textId="4C60788B" w:rsidR="009C0120" w:rsidRPr="00A76831" w:rsidRDefault="009C0120" w:rsidP="00A76831">
      <w:pPr>
        <w:spacing w:line="480" w:lineRule="auto"/>
        <w:jc w:val="both"/>
        <w:rPr>
          <w:rFonts w:cs="Times New Roman"/>
          <w:b/>
        </w:rPr>
      </w:pPr>
      <w:proofErr w:type="gramStart"/>
      <w:r w:rsidRPr="00A76831">
        <w:rPr>
          <w:rFonts w:cs="Times New Roman"/>
          <w:b/>
        </w:rPr>
        <w:t xml:space="preserve">Residual layer </w:t>
      </w:r>
      <w:r w:rsidR="00ED0D4F" w:rsidRPr="00A76831">
        <w:rPr>
          <w:rFonts w:cs="Times New Roman"/>
          <w:b/>
        </w:rPr>
        <w:t>2013 observations</w:t>
      </w:r>
      <w:r w:rsidRPr="00A76831">
        <w:rPr>
          <w:rFonts w:cs="Times New Roman"/>
          <w:b/>
        </w:rPr>
        <w:t>.</w:t>
      </w:r>
      <w:proofErr w:type="gramEnd"/>
      <w:r w:rsidRPr="00A76831">
        <w:rPr>
          <w:rFonts w:cs="Times New Roman"/>
          <w:b/>
        </w:rPr>
        <w:t xml:space="preserve"> </w:t>
      </w:r>
      <w:r w:rsidRPr="00A76831">
        <w:rPr>
          <w:rFonts w:cs="Times New Roman"/>
        </w:rPr>
        <w:t xml:space="preserve">The P-3 instrument payload, as well as the performance of individual instruments, is described in Warneke </w:t>
      </w:r>
      <w:r w:rsidRPr="00A76831">
        <w:rPr>
          <w:rFonts w:cs="Times New Roman"/>
          <w:i/>
        </w:rPr>
        <w:t>et al</w:t>
      </w:r>
      <w:r w:rsidRPr="00A76831">
        <w:rPr>
          <w:rFonts w:cs="Times New Roman"/>
        </w:rPr>
        <w:t>.</w:t>
      </w:r>
      <w:r w:rsidRPr="00A76831">
        <w:t xml:space="preserve"> </w:t>
      </w:r>
      <w:hyperlink w:anchor="_ENREF_36" w:tooltip="Warneke, 2016 #70" w:history="1">
        <w:r w:rsidRPr="00A76831">
          <w:fldChar w:fldCharType="begin">
            <w:fldData xml:space="preserve">PEVuZE5vdGU+PENpdGU+PEF1dGhvcj5XYXJuZWtlPC9BdXRob3I+PFllYXI+MjAxNjwvWWVhcj48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</w:fldData>
          </w:fldChar>
        </w:r>
        <w:r w:rsidRPr="00A76831">
          <w:instrText xml:space="preserve"> ADDIN EN.CITE </w:instrText>
        </w:r>
        <w:r w:rsidRPr="00A76831">
          <w:fldChar w:fldCharType="begin">
            <w:fldData xml:space="preserve">PEVuZE5vdGU+PENpdGU+PEF1dGhvcj5XYXJuZWtlPC9BdXRob3I+PFllYXI+MjAxNjwvWWVhcj48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</w:fldData>
          </w:fldChar>
        </w:r>
        <w:r w:rsidRPr="00A76831">
          <w:instrText xml:space="preserve"> ADDIN EN.CITE.DATA </w:instrText>
        </w:r>
        <w:r w:rsidRPr="00A76831">
          <w:fldChar w:fldCharType="end"/>
        </w:r>
        <w:r w:rsidRPr="00A76831">
          <w:fldChar w:fldCharType="separate"/>
        </w:r>
        <w:r w:rsidRPr="00A76831">
          <w:rPr>
            <w:noProof/>
            <w:vertAlign w:val="superscript"/>
          </w:rPr>
          <w:t>36</w:t>
        </w:r>
        <w:r w:rsidRPr="00A76831">
          <w:fldChar w:fldCharType="end"/>
        </w:r>
      </w:hyperlink>
      <w:r w:rsidRPr="00A76831">
        <w:rPr>
          <w:rFonts w:cs="Times New Roman"/>
        </w:rPr>
        <w:t>.</w:t>
      </w:r>
      <w:r w:rsidRPr="00A76831">
        <w:rPr>
          <w:rFonts w:cs="Times New Roman"/>
        </w:rPr>
        <w:t xml:space="preserve">  The remainder of this paragraph identifies the instruments relevant to the analysis of nighttime atmospheric chemistry presented in this work. </w:t>
      </w:r>
      <w:proofErr w:type="gramStart"/>
      <w:r w:rsidRPr="00A76831">
        <w:rPr>
          <w:rFonts w:cs="Times New Roman"/>
        </w:rPr>
        <w:t xml:space="preserve">Reactive nitrogen and ozone were </w:t>
      </w:r>
      <w:r w:rsidRPr="00A76831">
        <w:rPr>
          <w:rFonts w:cs="Times New Roman"/>
        </w:rPr>
        <w:lastRenderedPageBreak/>
        <w:t xml:space="preserve">measured by a custom-built </w:t>
      </w:r>
      <w:proofErr w:type="spellStart"/>
      <w:r w:rsidRPr="00A76831">
        <w:rPr>
          <w:rFonts w:cs="Times New Roman"/>
        </w:rPr>
        <w:t>chemiluminescence</w:t>
      </w:r>
      <w:proofErr w:type="spellEnd"/>
      <w:r w:rsidRPr="00A76831">
        <w:rPr>
          <w:rFonts w:cs="Times New Roman"/>
        </w:rPr>
        <w:t xml:space="preserve"> instrument</w:t>
      </w:r>
      <w:proofErr w:type="gramEnd"/>
      <w:r w:rsidRPr="00A76831">
        <w:fldChar w:fldCharType="begin">
          <w:fldData xml:space="preserve">PEVuZE5vdGU+PENpdGU+PEF1dGhvcj5Qb2xsYWNrPC9BdXRob3I+PFllYXI+MjAxMDwvWWVhcj48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</w:fldData>
        </w:fldChar>
      </w:r>
      <w:r w:rsidRPr="00A76831">
        <w:instrText xml:space="preserve"> ADDIN EN.CITE </w:instrText>
      </w:r>
      <w:r w:rsidRPr="00A76831">
        <w:fldChar w:fldCharType="begin">
          <w:fldData xml:space="preserve">PEVuZE5vdGU+PENpdGU+PEF1dGhvcj5Qb2xsYWNrPC9BdXRob3I+PFllYXI+MjAxMDwvWWVhcj48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</w:fldData>
        </w:fldChar>
      </w:r>
      <w:r w:rsidRPr="00A76831">
        <w:instrText xml:space="preserve"> ADDIN EN.CITE.DATA </w:instrText>
      </w:r>
      <w:r w:rsidRPr="00A76831">
        <w:fldChar w:fldCharType="end"/>
      </w:r>
      <w:r w:rsidRPr="00A76831">
        <w:fldChar w:fldCharType="separate"/>
      </w:r>
      <w:hyperlink w:anchor="_ENREF_48" w:tooltip="Pollack, 2010 #47" w:history="1">
        <w:r w:rsidRPr="00A76831">
          <w:rPr>
            <w:noProof/>
            <w:vertAlign w:val="superscript"/>
          </w:rPr>
          <w:t>48</w:t>
        </w:r>
      </w:hyperlink>
      <w:r w:rsidRPr="00A76831">
        <w:rPr>
          <w:noProof/>
          <w:vertAlign w:val="superscript"/>
        </w:rPr>
        <w:t>,</w:t>
      </w:r>
      <w:hyperlink w:anchor="_ENREF_49" w:tooltip="Ryerson, 1999 #48" w:history="1">
        <w:r w:rsidRPr="00A76831">
          <w:rPr>
            <w:noProof/>
            <w:vertAlign w:val="superscript"/>
          </w:rPr>
          <w:t>49</w:t>
        </w:r>
      </w:hyperlink>
      <w:r w:rsidRPr="00A76831">
        <w:fldChar w:fldCharType="end"/>
      </w:r>
      <w:r w:rsidRPr="00A76831">
        <w:rPr>
          <w:rFonts w:cs="Times New Roman"/>
        </w:rPr>
        <w:t>.  Nighttime nitrogen oxides, NO</w:t>
      </w:r>
      <w:r w:rsidRPr="00A76831">
        <w:rPr>
          <w:rFonts w:cs="Times New Roman"/>
          <w:vertAlign w:val="subscript"/>
        </w:rPr>
        <w:t>3</w:t>
      </w:r>
      <w:r w:rsidRPr="00A76831">
        <w:rPr>
          <w:rFonts w:cs="Times New Roman"/>
        </w:rPr>
        <w:t xml:space="preserve"> and N</w:t>
      </w:r>
      <w:r w:rsidRPr="00A76831">
        <w:rPr>
          <w:rFonts w:cs="Times New Roman"/>
          <w:vertAlign w:val="subscript"/>
        </w:rPr>
        <w:t>2</w:t>
      </w:r>
      <w:r w:rsidRPr="00A76831">
        <w:rPr>
          <w:rFonts w:cs="Times New Roman"/>
        </w:rPr>
        <w:t>O</w:t>
      </w:r>
      <w:r w:rsidRPr="00A76831">
        <w:rPr>
          <w:rFonts w:cs="Times New Roman"/>
          <w:vertAlign w:val="subscript"/>
        </w:rPr>
        <w:t>5</w:t>
      </w:r>
      <w:r w:rsidRPr="00A76831">
        <w:rPr>
          <w:rFonts w:cs="Times New Roman"/>
        </w:rPr>
        <w:t>, were measured by 662-nm cavity ring-down spectroscopy</w:t>
      </w:r>
      <w:r w:rsidRPr="00A76831">
        <w:fldChar w:fldCharType="begin">
          <w:fldData xml:space="preserve">PEVuZE5vdGU+PENpdGU+PEF1dGhvcj5EdWLDqTwvQXV0aG9yPjxZZWFyPjIwMDY8L1llYXI+PFJl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</w:fldData>
        </w:fldChar>
      </w:r>
      <w:r w:rsidRPr="00A76831">
        <w:instrText xml:space="preserve"> ADDIN EN.CITE </w:instrText>
      </w:r>
      <w:r w:rsidRPr="00A76831">
        <w:fldChar w:fldCharType="begin">
          <w:fldData xml:space="preserve">PEVuZE5vdGU+PENpdGU+PEF1dGhvcj5EdWLDqTwvQXV0aG9yPjxZZWFyPjIwMDY8L1llYXI+PFJl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</w:fldData>
        </w:fldChar>
      </w:r>
      <w:r w:rsidRPr="00A76831">
        <w:instrText xml:space="preserve"> ADDIN EN.CITE.DATA </w:instrText>
      </w:r>
      <w:r w:rsidRPr="00A76831">
        <w:fldChar w:fldCharType="end"/>
      </w:r>
      <w:r w:rsidRPr="00A76831">
        <w:fldChar w:fldCharType="separate"/>
      </w:r>
      <w:hyperlink w:anchor="_ENREF_50" w:tooltip="Dubé, 2006 #49" w:history="1">
        <w:r w:rsidRPr="00A76831">
          <w:rPr>
            <w:noProof/>
            <w:vertAlign w:val="superscript"/>
          </w:rPr>
          <w:t>50</w:t>
        </w:r>
      </w:hyperlink>
      <w:r w:rsidRPr="00A76831">
        <w:rPr>
          <w:noProof/>
          <w:vertAlign w:val="superscript"/>
        </w:rPr>
        <w:t>,</w:t>
      </w:r>
      <w:hyperlink w:anchor="_ENREF_51" w:tooltip="Wagner, 2011 #50" w:history="1">
        <w:r w:rsidRPr="00A76831">
          <w:rPr>
            <w:noProof/>
            <w:vertAlign w:val="superscript"/>
          </w:rPr>
          <w:t>51</w:t>
        </w:r>
      </w:hyperlink>
      <w:r w:rsidRPr="00A76831">
        <w:fldChar w:fldCharType="end"/>
      </w:r>
      <w:r w:rsidRPr="00A76831">
        <w:rPr>
          <w:rFonts w:cs="Times New Roman"/>
        </w:rPr>
        <w:t>.  Biogenic VOCs were measured by both proton transfer reaction mass spectrometry (PTR-MS) that continuously measured isoprene, total summed monoterpenes and summed methyl vinyl ketone and methacrolein</w:t>
      </w:r>
      <w:hyperlink w:anchor="_ENREF_52" w:tooltip="de Gouw, 2007 #51" w:history="1">
        <w:r w:rsidRPr="00A76831">
          <w:fldChar w:fldCharType="begin"/>
        </w:r>
        <w:r w:rsidRPr="00A76831">
          <w:instrText xml:space="preserve"> ADDIN EN.CITE &lt;EndNote&gt;&lt;Cite&gt;&lt;Author&gt;de Gouw&lt;/Author&gt;&lt;Year&gt;2007&lt;/Year&gt;&lt;RecNum&gt;51&lt;/RecNum&gt;&lt;DisplayText&gt;&lt;style face="superscript"&gt;52&lt;/style&gt;&lt;/DisplayText&gt;&lt;record&gt;&lt;rec-number&gt;51&lt;/rec-number&gt;&lt;foreign-keys&gt;&lt;key app="EN" db-id="9rsetxv2v000s8exe5bvzdfgrt5r09wvwex9"&gt;51&lt;/key&gt;&lt;/foreign-keys&gt;&lt;ref-type name="Journal Article"&gt;17&lt;/ref-type&gt;&lt;contributors&gt;&lt;authors&gt;&lt;author&gt;de Gouw, J. A.&lt;/author&gt;&lt;author&gt;Warneke, C.&lt;/author&gt;&lt;/authors&gt;&lt;/contributors&gt;&lt;titles&gt;&lt;title&gt;Measurements of volatile organic compounds in the Earth&amp;apos;s atmosphere using proton-transfer-reaction mass spectrometry&lt;/title&gt;&lt;secondary-title&gt;Mass. Spec. Rev.&lt;/secondary-title&gt;&lt;/titles&gt;&lt;periodical&gt;&lt;full-title&gt;Mass. Spec. Rev.&lt;/full-title&gt;&lt;/periodical&gt;&lt;pages&gt;223-257&lt;/pages&gt;&lt;volume&gt;26&lt;/volume&gt;&lt;dates&gt;&lt;year&gt;2007&lt;/year&gt;&lt;/dates&gt;&lt;urls&gt;&lt;/urls&gt;&lt;/record&gt;&lt;/Cite&gt;&lt;/EndNote&gt;</w:instrText>
        </w:r>
        <w:r w:rsidRPr="00A76831">
          <w:fldChar w:fldCharType="separate"/>
        </w:r>
        <w:r w:rsidRPr="00A76831">
          <w:rPr>
            <w:noProof/>
            <w:vertAlign w:val="superscript"/>
          </w:rPr>
          <w:t>52</w:t>
        </w:r>
        <w:r w:rsidRPr="00A76831">
          <w:fldChar w:fldCharType="end"/>
        </w:r>
      </w:hyperlink>
      <w:r w:rsidRPr="00A76831">
        <w:rPr>
          <w:rFonts w:cs="Times New Roman"/>
        </w:rPr>
        <w:t>.  A whole air sampler (WAS) with Gas-Chromatography Mass-Spectrometry (GC-MS) analysis measured isoprene, speciated monoterpenes and speciated oxygenates in discrete samples (~72 per flight)</w:t>
      </w:r>
      <w:r w:rsidRPr="00A76831">
        <w:t xml:space="preserve"> </w:t>
      </w:r>
      <w:hyperlink w:anchor="_ENREF_53" w:tooltip="Lerner, 2017 #75" w:history="1">
        <w:r w:rsidRPr="00A76831">
          <w:fldChar w:fldCharType="begin"/>
        </w:r>
        <w:r w:rsidRPr="00A76831">
          <w:instrText xml:space="preserve"> ADDIN EN.CITE &lt;EndNote&gt;&lt;Cite&gt;&lt;Author&gt;Lerner&lt;/Author&gt;&lt;Year&gt;2017&lt;/Year&gt;&lt;RecNum&gt;75&lt;/RecNum&gt;&lt;DisplayText&gt;&lt;style face="superscript"&gt;53&lt;/style&gt;&lt;/DisplayText&gt;&lt;record&gt;&lt;rec-number&gt;75&lt;/rec-number&gt;&lt;foreign-keys&gt;&lt;key app="EN" db-id="9rsetxv2v000s8exe5bvzdfgrt5r09wvwex9"&gt;75&lt;/key&gt;&lt;/foreign-keys&gt;&lt;ref-type name="Journal Article"&gt;17&lt;/ref-type&gt;&lt;contributors&gt;&lt;authors&gt;&lt;author&gt;Lerner, B. M.&lt;/author&gt;&lt;author&gt;Gilman, J. B.&lt;/author&gt;&lt;author&gt;Aikin, K. C.&lt;/author&gt;&lt;author&gt;Atlas, E. L.&lt;/author&gt;&lt;author&gt;Goldan, P. D.&lt;/author&gt;&lt;author&gt;Graus, M.&lt;/author&gt;&lt;author&gt;Hendershot, R.&lt;/author&gt;&lt;author&gt;Isaacman-VanWertz, G. A.&lt;/author&gt;&lt;author&gt;Koss, A.&lt;/author&gt;&lt;author&gt;Kuster, W. C.&lt;/author&gt;&lt;author&gt;Lueb, R. A.&lt;/author&gt;&lt;author&gt;McLaughlin, R. J.&lt;/author&gt;&lt;author&gt;Peischl, J.&lt;/author&gt;&lt;author&gt;Sueper, D.&lt;/author&gt;&lt;author&gt;Ryerson, T. B.&lt;/author&gt;&lt;author&gt;Tokarek, T. W.&lt;/author&gt;&lt;author&gt;Warneke, C.&lt;/author&gt;&lt;author&gt;Yuan, B.&lt;/author&gt;&lt;author&gt;de Gouw, J. A.&lt;/author&gt;&lt;/authors&gt;&lt;/contributors&gt;&lt;titles&gt;&lt;title&gt;An improved, automated whole air sampler and gas chromatography mass spectrometry analysis system for volatile organic compounds in the atmosphere&lt;/title&gt;&lt;secondary-title&gt;Atmos. Meas. Tech.&lt;/secondary-title&gt;&lt;/titles&gt;&lt;periodical&gt;&lt;full-title&gt;Atmos. Meas. Tech.&lt;/full-title&gt;&lt;/periodical&gt;&lt;pages&gt;291-313&lt;/pages&gt;&lt;volume&gt;10&lt;/volume&gt;&lt;number&gt;1&lt;/number&gt;&lt;dates&gt;&lt;year&gt;2017&lt;/year&gt;&lt;/dates&gt;&lt;publisher&gt;Copernicus Publications&lt;/publisher&gt;&lt;isbn&gt;1867-8548&lt;/isbn&gt;&lt;urls&gt;&lt;related-urls&gt;&lt;url&gt;http://www.atmos-meas-tech.net/10/291/2017/&lt;/url&gt;&lt;/related-urls&gt;&lt;pdf-urls&gt;&lt;url&gt;http://www.atmos-meas-tech.net/10/291/2017/amt-10-291-2017.pdf&lt;/url&gt;&lt;/pdf-urls&gt;&lt;/urls&gt;&lt;electronic-resource-num&gt;10.5194/amt-10-291-2017&lt;/electronic-resource-num&gt;&lt;/record&gt;&lt;/Cite&gt;&lt;/EndNote&gt;</w:instrText>
        </w:r>
        <w:r w:rsidRPr="00A76831">
          <w:fldChar w:fldCharType="separate"/>
        </w:r>
        <w:r w:rsidRPr="00A76831">
          <w:rPr>
            <w:noProof/>
            <w:vertAlign w:val="superscript"/>
          </w:rPr>
          <w:t>53</w:t>
        </w:r>
        <w:r w:rsidRPr="00A76831">
          <w:fldChar w:fldCharType="end"/>
        </w:r>
      </w:hyperlink>
      <w:r w:rsidRPr="00A76831">
        <w:rPr>
          <w:rFonts w:cs="Times New Roman"/>
        </w:rPr>
        <w:t>.  Formaldehyde was measured at high time resolution using an instrument based on laser induced fluorescence</w:t>
      </w:r>
      <w:hyperlink w:anchor="_ENREF_54" w:tooltip="Cazorla, 2015 #53" w:history="1">
        <w:r w:rsidRPr="00A76831">
          <w:fldChar w:fldCharType="begin"/>
        </w:r>
        <w:r w:rsidRPr="00A76831">
          <w:instrText xml:space="preserve"> ADDIN EN.CITE &lt;EndNote&gt;&lt;Cite&gt;&lt;Author&gt;Cazorla&lt;/Author&gt;&lt;Year&gt;2015&lt;/Year&gt;&lt;RecNum&gt;53&lt;/RecNum&gt;&lt;DisplayText&gt;&lt;style face="superscript"&gt;54&lt;/style&gt;&lt;/DisplayText&gt;&lt;record&gt;&lt;rec-number&gt;53&lt;/rec-number&gt;&lt;foreign-keys&gt;&lt;key app="EN" db-id="9rsetxv2v000s8exe5bvzdfgrt5r09wvwex9"&gt;53&lt;/key&gt;&lt;/foreign-keys&gt;&lt;ref-type name="Journal Article"&gt;17&lt;/ref-type&gt;&lt;contributors&gt;&lt;authors&gt;&lt;author&gt;Cazorla, M.&lt;/author&gt;&lt;author&gt;Wolfe, G. M.&lt;/author&gt;&lt;author&gt;Bailey, S. A.&lt;/author&gt;&lt;author&gt;Swanson, A. K.&lt;/author&gt;&lt;author&gt;Arkinson, H. L.&lt;/author&gt;&lt;author&gt;Hanisco, T. F.&lt;/author&gt;&lt;/authors&gt;&lt;/contributors&gt;&lt;titles&gt;&lt;title&gt;A new airborne laser-induced fluorescence instrument for in situ detection of formaldehyde throughout the troposphere and lower stratosphere&lt;/title&gt;&lt;secondary-title&gt;Atmos. Meas. Tech.&lt;/secondary-title&gt;&lt;/titles&gt;&lt;periodical&gt;&lt;full-title&gt;Atmos. Meas. Tech.&lt;/full-title&gt;&lt;/periodical&gt;&lt;pages&gt;541-552&lt;/pages&gt;&lt;volume&gt;8&lt;/volume&gt;&lt;number&gt;2&lt;/number&gt;&lt;dates&gt;&lt;year&gt;2015&lt;/year&gt;&lt;/dates&gt;&lt;publisher&gt;Copernicus Publications&lt;/publisher&gt;&lt;isbn&gt;1867-8548&lt;/isbn&gt;&lt;urls&gt;&lt;related-urls&gt;&lt;url&gt;http://www.atmos-meas-tech.net/8/541/2015/&lt;/url&gt;&lt;/related-urls&gt;&lt;pdf-urls&gt;&lt;url&gt;http://www.atmos-meas-tech.net/8/541/2015/amt-8-541-2015.pdf&lt;/url&gt;&lt;/pdf-urls&gt;&lt;/urls&gt;&lt;electronic-resource-num&gt;10.5194/amt-8-541-2015&lt;/electronic-resource-num&gt;&lt;/record&gt;&lt;/Cite&gt;&lt;/EndNote&gt;</w:instrText>
        </w:r>
        <w:r w:rsidRPr="00A76831">
          <w:fldChar w:fldCharType="separate"/>
        </w:r>
        <w:r w:rsidRPr="00A76831">
          <w:rPr>
            <w:noProof/>
            <w:vertAlign w:val="superscript"/>
          </w:rPr>
          <w:t>54</w:t>
        </w:r>
        <w:r w:rsidRPr="00A76831">
          <w:fldChar w:fldCharType="end"/>
        </w:r>
      </w:hyperlink>
      <w:r w:rsidRPr="00A76831">
        <w:rPr>
          <w:rFonts w:cs="Times New Roman"/>
        </w:rPr>
        <w:t>.</w:t>
      </w:r>
    </w:p>
    <w:p w14:paraId="36F49C3B" w14:textId="77777777" w:rsidR="009C0120" w:rsidRPr="00A76831" w:rsidRDefault="009C0120" w:rsidP="00A76831">
      <w:pPr>
        <w:spacing w:line="480" w:lineRule="auto"/>
      </w:pPr>
    </w:p>
    <w:p w14:paraId="611A5674" w14:textId="2E853344" w:rsidR="009C0120" w:rsidRPr="00A76831" w:rsidRDefault="009C0120" w:rsidP="00A76831">
      <w:pPr>
        <w:spacing w:line="480" w:lineRule="auto"/>
      </w:pPr>
      <w:r w:rsidRPr="00A76831">
        <w:rPr>
          <w:b/>
        </w:rPr>
        <w:t>Model simulations</w:t>
      </w:r>
      <w:r w:rsidRPr="00A76831">
        <w:t xml:space="preserve">. </w:t>
      </w:r>
      <w:r w:rsidRPr="00A76831">
        <w:rPr>
          <w:rFonts w:cs="Times New Roman"/>
        </w:rPr>
        <w:t>The lack of emissions, deposition, and significant mixing</w:t>
      </w:r>
      <w:hyperlink w:anchor="_ENREF_7" w:tooltip="Brown, 2012 #5" w:history="1">
        <w:r w:rsidRPr="00A76831">
          <w:fldChar w:fldCharType="begin"/>
        </w:r>
        <w:r w:rsidRPr="00A76831">
          <w:instrText xml:space="preserve"> ADDIN EN.CITE &lt;EndNote&gt;&lt;Cite&gt;&lt;Author&gt;Brown&lt;/Author&gt;&lt;Year&gt;2012&lt;/Year&gt;&lt;RecNum&gt;5&lt;/RecNum&gt;&lt;DisplayText&gt;&lt;style face="superscript"&gt;7&lt;/style&gt;&lt;/DisplayText&gt;&lt;record&gt;&lt;rec-number&gt;5&lt;/rec-number&gt;&lt;foreign-keys&gt;&lt;key app="EN" db-id="9rsetxv2v000s8exe5bvzdfgrt5r09wvwex9"&gt;5&lt;/key&gt;&lt;/foreign-keys&gt;&lt;ref-type name="Journal Article"&gt;17&lt;/ref-type&gt;&lt;contributors&gt;&lt;authors&gt;&lt;author&gt;Brown, S. S.&lt;/author&gt;&lt;author&gt;Dubé, W. P.&lt;/author&gt;&lt;author&gt;Karamchandari, P.&lt;/author&gt;&lt;author&gt;Yarwood, G.&lt;/author&gt;&lt;author&gt;Peischl, J.&lt;/author&gt;&lt;author&gt;Ryerson, T. B.&lt;/author&gt;&lt;author&gt;Neuman, J. A.&lt;/author&gt;&lt;author&gt;Nowak, J. B.&lt;/author&gt;&lt;author&gt;Holloway, J. S.&lt;/author&gt;&lt;author&gt;Washenfelder, R. A.&lt;/author&gt;&lt;author&gt;Brock, C. A.&lt;/author&gt;&lt;author&gt;Frost, G. J.&lt;/author&gt;&lt;author&gt;Trainer, M.&lt;/author&gt;&lt;author&gt;Parrish, D. D.&lt;/author&gt;&lt;author&gt;Fehsenfeld, F. C.&lt;/author&gt;&lt;author&gt;Ravishankara, A. R.&lt;/author&gt;&lt;/authors&gt;&lt;/contributors&gt;&lt;titles&gt;&lt;title&gt;&lt;style face="normal" font="default" size="100%"&gt;The effects of NO&lt;/style&gt;&lt;style face="subscript" font="default" size="100%"&gt;x&lt;/style&gt;&lt;style face="normal" font="default" size="100%"&gt; control and plume mixing on nighttime chemical processing of plumes from coal-fired power plants&lt;/style&gt;&lt;/title&gt;&lt;secondary-title&gt;J. Geophys. Res.&lt;/secondary-title&gt;&lt;/titles&gt;&lt;periodical&gt;&lt;full-title&gt;J. Geophys. Res.&lt;/full-title&gt;&lt;/periodical&gt;&lt;pages&gt;D07304&lt;/pages&gt;&lt;volume&gt;117&lt;/volume&gt;&lt;keywords&gt;&lt;keyword&gt;NO3 troposphere&lt;/keyword&gt;&lt;/keywords&gt;&lt;dates&gt;&lt;year&gt;2012&lt;/year&gt;&lt;/dates&gt;&lt;urls&gt;&lt;/urls&gt;&lt;electronic-resource-num&gt;10.1029/2011JD016954&lt;/electronic-resource-num&gt;&lt;/record&gt;&lt;/Cite&gt;&lt;/EndNote&gt;</w:instrText>
        </w:r>
        <w:r w:rsidRPr="00A76831">
          <w:fldChar w:fldCharType="separate"/>
        </w:r>
        <w:r w:rsidRPr="00A76831">
          <w:rPr>
            <w:noProof/>
            <w:vertAlign w:val="superscript"/>
          </w:rPr>
          <w:t>7</w:t>
        </w:r>
        <w:r w:rsidRPr="00A76831">
          <w:fldChar w:fldCharType="end"/>
        </w:r>
      </w:hyperlink>
      <w:r w:rsidRPr="00A76831">
        <w:rPr>
          <w:rFonts w:cs="Times New Roman"/>
        </w:rPr>
        <w:t xml:space="preserve"> within the residual layer makes an observationally constrained box model a valid tool to elucidate the chemical processes there. This approach enables the investigation of BVOC oxidation as it evolves throughout the night, and evaluation of the potential role of unmeasured species such as BVOC oxidation products (OVOCs) and nocturnal OH. </w:t>
      </w:r>
    </w:p>
    <w:p w14:paraId="4A7383DF" w14:textId="77777777" w:rsidR="009C0120" w:rsidRPr="00A76831" w:rsidRDefault="009C0120" w:rsidP="00A76831">
      <w:pPr>
        <w:spacing w:line="480" w:lineRule="auto"/>
        <w:jc w:val="both"/>
        <w:rPr>
          <w:rFonts w:cs="Times New Roman"/>
        </w:rPr>
      </w:pPr>
      <w:r w:rsidRPr="00A76831">
        <w:rPr>
          <w:rFonts w:cs="Times New Roman"/>
        </w:rPr>
        <w:t xml:space="preserve"> </w:t>
      </w:r>
    </w:p>
    <w:p w14:paraId="4C96D2C9" w14:textId="5F25556A" w:rsidR="009C0120" w:rsidRPr="00A76831" w:rsidRDefault="009C0120" w:rsidP="00A76831">
      <w:pPr>
        <w:spacing w:line="480" w:lineRule="auto"/>
        <w:jc w:val="both"/>
        <w:rPr>
          <w:rFonts w:cs="Times New Roman"/>
        </w:rPr>
      </w:pPr>
      <w:r w:rsidRPr="00A76831">
        <w:rPr>
          <w:rFonts w:cs="Times New Roman"/>
        </w:rPr>
        <w:t>The model calculations were performed using the 0-dimensional Dynamically Simple Model of Atmospheric Chemical Complexity (DSMACC</w:t>
      </w:r>
      <w:hyperlink w:anchor="_ENREF_38" w:tooltip="Emmerson, 2009 #43" w:history="1">
        <w:r w:rsidRPr="00A76831">
          <w:fldChar w:fldCharType="begin"/>
        </w:r>
        <w:r w:rsidRPr="00A76831">
          <w:instrText xml:space="preserve"> ADDIN EN.CITE &lt;EndNote&gt;&lt;Cite&gt;&lt;Author&gt;Emmerson&lt;/Author&gt;&lt;Year&gt;2009&lt;/Year&gt;&lt;RecNum&gt;43&lt;/RecNum&gt;&lt;DisplayText&gt;&lt;style face="superscript"&gt;38&lt;/style&gt;&lt;/DisplayText&gt;&lt;record&gt;&lt;rec-number&gt;43&lt;/rec-number&gt;&lt;foreign-keys&gt;&lt;key app="EN" db-id="9rsetxv2v000s8exe5bvzdfgrt5r09wvwex9"&gt;43&lt;/key&gt;&lt;/foreign-keys&gt;&lt;ref-type name="Journal Article"&gt;17&lt;/ref-type&gt;&lt;contributors&gt;&lt;authors&gt;&lt;author&gt;Emmerson, K. M.&lt;/author&gt;&lt;author&gt;Evans, M. J.&lt;/author&gt;&lt;/authors&gt;&lt;/contributors&gt;&lt;titles&gt;&lt;title&gt;Comparison of tropospheric gas-phase chemistry schemes for use within global models&lt;/title&gt;&lt;secondary-title&gt;Atmos. Chem. Phys.&lt;/secondary-title&gt;&lt;/titles&gt;&lt;periodical&gt;&lt;full-title&gt;Atmos. Chem. Phys.&lt;/full-title&gt;&lt;/periodical&gt;&lt;pages&gt;1831-1845&lt;/pages&gt;&lt;volume&gt;9&lt;/volume&gt;&lt;keywords&gt;&lt;keyword&gt;N2O5 atmospheric models&lt;/keyword&gt;&lt;/keywords&gt;&lt;dates&gt;&lt;year&gt;2009&lt;/year&gt;&lt;/dates&gt;&lt;urls&gt;&lt;/urls&gt;&lt;/record&gt;&lt;/Cite&gt;&lt;/EndNote&gt;</w:instrText>
        </w:r>
        <w:r w:rsidRPr="00A76831">
          <w:fldChar w:fldCharType="separate"/>
        </w:r>
        <w:r w:rsidRPr="00A76831">
          <w:rPr>
            <w:noProof/>
            <w:vertAlign w:val="superscript"/>
          </w:rPr>
          <w:t>38</w:t>
        </w:r>
        <w:r w:rsidRPr="00A76831">
          <w:fldChar w:fldCharType="end"/>
        </w:r>
      </w:hyperlink>
      <w:r w:rsidRPr="00A76831">
        <w:rPr>
          <w:rFonts w:cs="Times New Roman"/>
        </w:rPr>
        <w:t>). Model simulations were constrained using observed NO</w:t>
      </w:r>
      <w:r w:rsidRPr="00A76831">
        <w:rPr>
          <w:rFonts w:cs="Times New Roman"/>
          <w:vertAlign w:val="subscript"/>
        </w:rPr>
        <w:t>2</w:t>
      </w:r>
      <w:r w:rsidRPr="00A76831">
        <w:rPr>
          <w:rFonts w:cs="Times New Roman"/>
        </w:rPr>
        <w:t>, O</w:t>
      </w:r>
      <w:r w:rsidRPr="00A76831">
        <w:rPr>
          <w:rFonts w:cs="Times New Roman"/>
          <w:vertAlign w:val="subscript"/>
        </w:rPr>
        <w:t>3</w:t>
      </w:r>
      <w:r w:rsidRPr="00A76831">
        <w:rPr>
          <w:rFonts w:cs="Times New Roman"/>
        </w:rPr>
        <w:t xml:space="preserve">, isoprene, </w:t>
      </w:r>
      <w:r w:rsidRPr="00A76831">
        <w:rPr>
          <w:rFonts w:cs="Times New Roman" w:hint="eastAsia"/>
        </w:rPr>
        <w:t>α</w:t>
      </w:r>
      <w:r w:rsidRPr="00A76831">
        <w:rPr>
          <w:rFonts w:cs="Times New Roman" w:hint="eastAsia"/>
        </w:rPr>
        <w:t>-</w:t>
      </w:r>
      <w:r w:rsidRPr="00A76831">
        <w:rPr>
          <w:rFonts w:cs="Times New Roman"/>
        </w:rPr>
        <w:t xml:space="preserve">pinene, </w:t>
      </w:r>
      <w:r w:rsidRPr="00A76831">
        <w:rPr>
          <w:rFonts w:cs="Times New Roman" w:hint="eastAsia"/>
        </w:rPr>
        <w:t>β</w:t>
      </w:r>
      <w:r w:rsidRPr="00A76831">
        <w:rPr>
          <w:rFonts w:cs="Times New Roman" w:hint="eastAsia"/>
        </w:rPr>
        <w:t>-</w:t>
      </w:r>
      <w:r w:rsidRPr="00A76831">
        <w:rPr>
          <w:rFonts w:cs="Times New Roman"/>
        </w:rPr>
        <w:t xml:space="preserve">pinene, methacrolein (MACR) and methyl-vinyl ketone (MVK) at the observed sample time after sunset, with the concentrations of these species before and after this time point </w:t>
      </w:r>
      <w:proofErr w:type="gramStart"/>
      <w:r w:rsidRPr="00A76831">
        <w:rPr>
          <w:rFonts w:cs="Times New Roman"/>
        </w:rPr>
        <w:t>determined</w:t>
      </w:r>
      <w:proofErr w:type="gramEnd"/>
      <w:r w:rsidRPr="00A76831">
        <w:rPr>
          <w:rFonts w:cs="Times New Roman"/>
        </w:rPr>
        <w:t xml:space="preserve"> by the chemistry scheme. The concentrations of all other constraining species were fixed throughout the 11.5-hour simulations at their observed value. For each WAS observation </w:t>
      </w:r>
      <w:r w:rsidRPr="00A76831">
        <w:rPr>
          <w:rFonts w:cs="Times New Roman"/>
        </w:rPr>
        <w:lastRenderedPageBreak/>
        <w:t>made all other observations were averaged to the WAS sample time. Table S2 shows the species constrained in the model, and the mean observed value over all WAS samples modeled.</w:t>
      </w:r>
    </w:p>
    <w:p w14:paraId="51213B84" w14:textId="77777777" w:rsidR="009C0120" w:rsidRPr="00A76831" w:rsidRDefault="009C0120" w:rsidP="00A76831">
      <w:pPr>
        <w:spacing w:line="480" w:lineRule="auto"/>
        <w:jc w:val="both"/>
      </w:pPr>
    </w:p>
    <w:p w14:paraId="02F51046" w14:textId="77777777" w:rsidR="009C0120" w:rsidRPr="00A76831" w:rsidRDefault="009C0120" w:rsidP="00A76831">
      <w:pPr>
        <w:spacing w:line="480" w:lineRule="auto"/>
        <w:jc w:val="both"/>
        <w:rPr>
          <w:b/>
        </w:rPr>
      </w:pPr>
      <w:r w:rsidRPr="00A76831">
        <w:rPr>
          <w:b/>
        </w:rPr>
        <w:t xml:space="preserve">Data availability. </w:t>
      </w:r>
      <w:r w:rsidRPr="00A76831">
        <w:t xml:space="preserve">All field and modeling data used in this </w:t>
      </w:r>
      <w:r w:rsidRPr="00A76831">
        <w:rPr>
          <w:rFonts w:cs="Times New Roman"/>
        </w:rPr>
        <w:t xml:space="preserve">analysis </w:t>
      </w:r>
      <w:r w:rsidRPr="00A76831">
        <w:rPr>
          <w:rFonts w:eastAsia="Times New Roman" w:cs="Times New Roman"/>
          <w:color w:val="000000"/>
        </w:rPr>
        <w:t>are available from the corresponding author upon request</w:t>
      </w:r>
      <w:r w:rsidRPr="00A76831">
        <w:rPr>
          <w:rFonts w:cs="Times New Roman"/>
        </w:rPr>
        <w:t>. Obser</w:t>
      </w:r>
      <w:r w:rsidRPr="00A76831">
        <w:t xml:space="preserve">vations from both the 2013 and 1999 studies are also </w:t>
      </w:r>
      <w:r w:rsidRPr="00A76831">
        <w:t xml:space="preserve">publicly </w:t>
      </w:r>
      <w:r w:rsidRPr="00A76831">
        <w:t>available at https://www.esrl.noaa.gov/csd/groups/csd7/measurements/.</w:t>
      </w:r>
    </w:p>
    <w:p w14:paraId="0E7DEE54" w14:textId="77777777" w:rsidR="009C0120" w:rsidRPr="00A76831" w:rsidRDefault="009C0120" w:rsidP="00A76831">
      <w:pPr>
        <w:spacing w:line="480" w:lineRule="auto"/>
        <w:jc w:val="both"/>
      </w:pPr>
    </w:p>
    <w:p w14:paraId="7049DD4D" w14:textId="482F22AD" w:rsidR="009C0120" w:rsidRPr="00A76831" w:rsidRDefault="009C0120" w:rsidP="00A76831">
      <w:pPr>
        <w:spacing w:line="480" w:lineRule="auto"/>
        <w:jc w:val="both"/>
        <w:rPr>
          <w:b/>
        </w:rPr>
      </w:pPr>
      <w:r w:rsidRPr="00A76831">
        <w:rPr>
          <w:b/>
        </w:rPr>
        <w:t>Methods references</w:t>
      </w:r>
    </w:p>
    <w:p w14:paraId="16815E5B" w14:textId="77777777" w:rsidR="0035671D" w:rsidRPr="00A76831" w:rsidRDefault="0035671D" w:rsidP="00A76831">
      <w:pPr>
        <w:spacing w:line="480" w:lineRule="auto"/>
        <w:ind w:left="720" w:hanging="720"/>
        <w:rPr>
          <w:noProof/>
        </w:rPr>
      </w:pPr>
      <w:bookmarkStart w:id="48" w:name="_ENREF_48"/>
      <w:r w:rsidRPr="00A76831">
        <w:rPr>
          <w:noProof/>
        </w:rPr>
        <w:t>48</w:t>
      </w:r>
      <w:r w:rsidRPr="00A76831">
        <w:rPr>
          <w:noProof/>
        </w:rPr>
        <w:tab/>
        <w:t>Pollack, I. B., Lerner, B. M. &amp; Ryerson, T. B. Evaluation of ultraviolet light-emitting diodes for detection of atmospheric NO</w:t>
      </w:r>
      <w:r w:rsidRPr="00A76831">
        <w:rPr>
          <w:noProof/>
          <w:vertAlign w:val="subscript"/>
        </w:rPr>
        <w:t>2</w:t>
      </w:r>
      <w:r w:rsidRPr="00A76831">
        <w:rPr>
          <w:noProof/>
        </w:rPr>
        <w:t xml:space="preserve"> by photolysis - chemiluminescence. </w:t>
      </w:r>
      <w:r w:rsidRPr="00A76831">
        <w:rPr>
          <w:i/>
          <w:noProof/>
        </w:rPr>
        <w:t>J Atmos Chem</w:t>
      </w:r>
      <w:r w:rsidRPr="00A76831">
        <w:rPr>
          <w:noProof/>
        </w:rPr>
        <w:t xml:space="preserve"> 65, 111-125, (2010).</w:t>
      </w:r>
      <w:bookmarkEnd w:id="48"/>
    </w:p>
    <w:p w14:paraId="7C0D9269" w14:textId="77777777" w:rsidR="0035671D" w:rsidRPr="00A76831" w:rsidRDefault="0035671D" w:rsidP="00A76831">
      <w:pPr>
        <w:spacing w:line="480" w:lineRule="auto"/>
        <w:ind w:left="720" w:hanging="720"/>
        <w:rPr>
          <w:noProof/>
        </w:rPr>
      </w:pPr>
      <w:bookmarkStart w:id="49" w:name="_ENREF_49"/>
      <w:r w:rsidRPr="00A76831">
        <w:rPr>
          <w:noProof/>
        </w:rPr>
        <w:t>49</w:t>
      </w:r>
      <w:r w:rsidRPr="00A76831">
        <w:rPr>
          <w:noProof/>
        </w:rPr>
        <w:tab/>
        <w:t>Ryerson, T. B.</w:t>
      </w:r>
      <w:r w:rsidRPr="00A76831">
        <w:rPr>
          <w:i/>
          <w:noProof/>
        </w:rPr>
        <w:t xml:space="preserve"> et al.</w:t>
      </w:r>
      <w:r w:rsidRPr="00A76831">
        <w:rPr>
          <w:noProof/>
        </w:rPr>
        <w:t xml:space="preserve"> Design and initial characterization of an inlet for gas-phase NO</w:t>
      </w:r>
      <w:r w:rsidRPr="00A76831">
        <w:rPr>
          <w:noProof/>
          <w:vertAlign w:val="subscript"/>
        </w:rPr>
        <w:t>y</w:t>
      </w:r>
      <w:r w:rsidRPr="00A76831">
        <w:rPr>
          <w:noProof/>
        </w:rPr>
        <w:t xml:space="preserve"> measurements from aircraft. </w:t>
      </w:r>
      <w:r w:rsidRPr="00A76831">
        <w:rPr>
          <w:i/>
          <w:noProof/>
        </w:rPr>
        <w:t>J. Geophys. Res.</w:t>
      </w:r>
      <w:r w:rsidRPr="00A76831">
        <w:rPr>
          <w:noProof/>
        </w:rPr>
        <w:t xml:space="preserve"> 104, 5483-5492, (1999).</w:t>
      </w:r>
      <w:bookmarkEnd w:id="49"/>
    </w:p>
    <w:p w14:paraId="2FB6BFAE" w14:textId="77777777" w:rsidR="0035671D" w:rsidRPr="00A76831" w:rsidRDefault="0035671D" w:rsidP="00A76831">
      <w:pPr>
        <w:spacing w:line="480" w:lineRule="auto"/>
        <w:ind w:left="720" w:hanging="720"/>
        <w:rPr>
          <w:noProof/>
        </w:rPr>
      </w:pPr>
      <w:bookmarkStart w:id="50" w:name="_ENREF_50"/>
      <w:r w:rsidRPr="00A76831">
        <w:rPr>
          <w:noProof/>
        </w:rPr>
        <w:t>50</w:t>
      </w:r>
      <w:r w:rsidRPr="00A76831">
        <w:rPr>
          <w:noProof/>
        </w:rPr>
        <w:tab/>
        <w:t>Dubé, W. P.</w:t>
      </w:r>
      <w:r w:rsidRPr="00A76831">
        <w:rPr>
          <w:i/>
          <w:noProof/>
        </w:rPr>
        <w:t xml:space="preserve"> et al.</w:t>
      </w:r>
      <w:r w:rsidRPr="00A76831">
        <w:rPr>
          <w:noProof/>
        </w:rPr>
        <w:t xml:space="preserve"> Aircraft instrument for simultaneous, in-situ measurements of NO</w:t>
      </w:r>
      <w:r w:rsidRPr="00A76831">
        <w:rPr>
          <w:noProof/>
          <w:vertAlign w:val="subscript"/>
        </w:rPr>
        <w:t>3</w:t>
      </w:r>
      <w:r w:rsidRPr="00A76831">
        <w:rPr>
          <w:noProof/>
        </w:rPr>
        <w:t xml:space="preserve"> and N</w:t>
      </w:r>
      <w:r w:rsidRPr="00A76831">
        <w:rPr>
          <w:noProof/>
          <w:vertAlign w:val="subscript"/>
        </w:rPr>
        <w:t>2</w:t>
      </w:r>
      <w:r w:rsidRPr="00A76831">
        <w:rPr>
          <w:noProof/>
        </w:rPr>
        <w:t>O</w:t>
      </w:r>
      <w:r w:rsidRPr="00A76831">
        <w:rPr>
          <w:noProof/>
          <w:vertAlign w:val="subscript"/>
        </w:rPr>
        <w:t>5</w:t>
      </w:r>
      <w:r w:rsidRPr="00A76831">
        <w:rPr>
          <w:noProof/>
        </w:rPr>
        <w:t xml:space="preserve"> via cavity ring-down spectroscopy. </w:t>
      </w:r>
      <w:r w:rsidRPr="00A76831">
        <w:rPr>
          <w:i/>
          <w:noProof/>
        </w:rPr>
        <w:t>Rev. Sci. Instr.</w:t>
      </w:r>
      <w:r w:rsidRPr="00A76831">
        <w:rPr>
          <w:noProof/>
        </w:rPr>
        <w:t xml:space="preserve"> 77, 034101, (2006).</w:t>
      </w:r>
      <w:bookmarkEnd w:id="50"/>
    </w:p>
    <w:p w14:paraId="10E441AB" w14:textId="77777777" w:rsidR="0035671D" w:rsidRPr="00A76831" w:rsidRDefault="0035671D" w:rsidP="00A76831">
      <w:pPr>
        <w:spacing w:line="480" w:lineRule="auto"/>
        <w:ind w:left="720" w:hanging="720"/>
        <w:rPr>
          <w:noProof/>
        </w:rPr>
      </w:pPr>
      <w:bookmarkStart w:id="51" w:name="_ENREF_51"/>
      <w:r w:rsidRPr="00A76831">
        <w:rPr>
          <w:noProof/>
        </w:rPr>
        <w:t>51</w:t>
      </w:r>
      <w:r w:rsidRPr="00A76831">
        <w:rPr>
          <w:noProof/>
        </w:rPr>
        <w:tab/>
        <w:t>Wagner, N. L.</w:t>
      </w:r>
      <w:r w:rsidRPr="00A76831">
        <w:rPr>
          <w:i/>
          <w:noProof/>
        </w:rPr>
        <w:t xml:space="preserve"> et al.</w:t>
      </w:r>
      <w:r w:rsidRPr="00A76831">
        <w:rPr>
          <w:noProof/>
        </w:rPr>
        <w:t xml:space="preserve"> Diode laser-based cavity ring-down instrument for NO</w:t>
      </w:r>
      <w:r w:rsidRPr="00A76831">
        <w:rPr>
          <w:noProof/>
          <w:vertAlign w:val="subscript"/>
        </w:rPr>
        <w:t>3</w:t>
      </w:r>
      <w:r w:rsidRPr="00A76831">
        <w:rPr>
          <w:noProof/>
        </w:rPr>
        <w:t>, N</w:t>
      </w:r>
      <w:r w:rsidRPr="00A76831">
        <w:rPr>
          <w:noProof/>
          <w:vertAlign w:val="subscript"/>
        </w:rPr>
        <w:t>2</w:t>
      </w:r>
      <w:r w:rsidRPr="00A76831">
        <w:rPr>
          <w:noProof/>
        </w:rPr>
        <w:t>O</w:t>
      </w:r>
      <w:r w:rsidRPr="00A76831">
        <w:rPr>
          <w:noProof/>
          <w:vertAlign w:val="subscript"/>
        </w:rPr>
        <w:t>5</w:t>
      </w:r>
      <w:r w:rsidRPr="00A76831">
        <w:rPr>
          <w:noProof/>
        </w:rPr>
        <w:t>, NO, NO</w:t>
      </w:r>
      <w:r w:rsidRPr="00A76831">
        <w:rPr>
          <w:noProof/>
          <w:vertAlign w:val="subscript"/>
        </w:rPr>
        <w:t>2</w:t>
      </w:r>
      <w:r w:rsidRPr="00A76831">
        <w:rPr>
          <w:noProof/>
        </w:rPr>
        <w:t xml:space="preserve"> and O</w:t>
      </w:r>
      <w:r w:rsidRPr="00A76831">
        <w:rPr>
          <w:noProof/>
          <w:vertAlign w:val="subscript"/>
        </w:rPr>
        <w:t>3</w:t>
      </w:r>
      <w:r w:rsidRPr="00A76831">
        <w:rPr>
          <w:noProof/>
        </w:rPr>
        <w:t xml:space="preserve"> from aircraft. </w:t>
      </w:r>
      <w:r w:rsidRPr="00A76831">
        <w:rPr>
          <w:i/>
          <w:noProof/>
        </w:rPr>
        <w:t>Atmos. Meas. Tech.</w:t>
      </w:r>
      <w:r w:rsidRPr="00A76831">
        <w:rPr>
          <w:noProof/>
        </w:rPr>
        <w:t xml:space="preserve"> 4, 1227-1240, (2011).</w:t>
      </w:r>
      <w:bookmarkEnd w:id="51"/>
    </w:p>
    <w:p w14:paraId="1FB7ED3A" w14:textId="77777777" w:rsidR="0035671D" w:rsidRPr="00A76831" w:rsidRDefault="0035671D" w:rsidP="00A76831">
      <w:pPr>
        <w:spacing w:line="480" w:lineRule="auto"/>
        <w:ind w:left="720" w:hanging="720"/>
        <w:rPr>
          <w:noProof/>
        </w:rPr>
      </w:pPr>
      <w:bookmarkStart w:id="52" w:name="_ENREF_52"/>
      <w:r w:rsidRPr="00A76831">
        <w:rPr>
          <w:noProof/>
        </w:rPr>
        <w:t>52</w:t>
      </w:r>
      <w:r w:rsidRPr="00A76831">
        <w:rPr>
          <w:noProof/>
        </w:rPr>
        <w:tab/>
        <w:t xml:space="preserve">de Gouw, J. A. &amp; Warneke, C. Measurements of volatile organic compounds in the Earth's atmosphere using proton-transfer-reaction mass spectrometry. </w:t>
      </w:r>
      <w:r w:rsidRPr="00A76831">
        <w:rPr>
          <w:i/>
          <w:noProof/>
        </w:rPr>
        <w:t>Mass. Spec. Rev.</w:t>
      </w:r>
      <w:r w:rsidRPr="00A76831">
        <w:rPr>
          <w:noProof/>
        </w:rPr>
        <w:t xml:space="preserve"> 26, 223-257, (2007).</w:t>
      </w:r>
      <w:bookmarkEnd w:id="52"/>
    </w:p>
    <w:p w14:paraId="6E149512" w14:textId="77777777" w:rsidR="0035671D" w:rsidRPr="00A76831" w:rsidRDefault="0035671D" w:rsidP="00A76831">
      <w:pPr>
        <w:spacing w:line="480" w:lineRule="auto"/>
        <w:ind w:left="720" w:hanging="720"/>
        <w:rPr>
          <w:noProof/>
        </w:rPr>
      </w:pPr>
      <w:bookmarkStart w:id="53" w:name="_ENREF_53"/>
      <w:r w:rsidRPr="00A76831">
        <w:rPr>
          <w:noProof/>
        </w:rPr>
        <w:lastRenderedPageBreak/>
        <w:t>53</w:t>
      </w:r>
      <w:r w:rsidRPr="00A76831">
        <w:rPr>
          <w:noProof/>
        </w:rPr>
        <w:tab/>
        <w:t>Lerner, B. M.</w:t>
      </w:r>
      <w:r w:rsidRPr="00A76831">
        <w:rPr>
          <w:i/>
          <w:noProof/>
        </w:rPr>
        <w:t xml:space="preserve"> et al.</w:t>
      </w:r>
      <w:r w:rsidRPr="00A76831">
        <w:rPr>
          <w:noProof/>
        </w:rPr>
        <w:t xml:space="preserve"> An improved, automated whole air sampler and gas chromatography mass spectrometry analysis system for volatile organic compounds in the atmosphere. </w:t>
      </w:r>
      <w:r w:rsidRPr="00A76831">
        <w:rPr>
          <w:i/>
          <w:noProof/>
        </w:rPr>
        <w:t>Atmos. Meas. Tech.</w:t>
      </w:r>
      <w:r w:rsidRPr="00A76831">
        <w:rPr>
          <w:noProof/>
        </w:rPr>
        <w:t xml:space="preserve"> 10, 291-313, (2017).</w:t>
      </w:r>
      <w:bookmarkEnd w:id="53"/>
    </w:p>
    <w:p w14:paraId="2EF71B31" w14:textId="2E589EDE" w:rsidR="00730DD5" w:rsidRPr="00A76831" w:rsidRDefault="0035671D" w:rsidP="00A76831">
      <w:pPr>
        <w:spacing w:line="480" w:lineRule="auto"/>
        <w:ind w:left="720" w:hanging="720"/>
        <w:rPr>
          <w:noProof/>
        </w:rPr>
      </w:pPr>
      <w:bookmarkStart w:id="54" w:name="_ENREF_54"/>
      <w:r w:rsidRPr="00A76831">
        <w:rPr>
          <w:noProof/>
        </w:rPr>
        <w:t>54</w:t>
      </w:r>
      <w:r w:rsidRPr="00A76831">
        <w:rPr>
          <w:noProof/>
        </w:rPr>
        <w:tab/>
        <w:t>Cazorla, M.</w:t>
      </w:r>
      <w:r w:rsidRPr="00A76831">
        <w:rPr>
          <w:i/>
          <w:noProof/>
        </w:rPr>
        <w:t xml:space="preserve"> et al.</w:t>
      </w:r>
      <w:r w:rsidRPr="00A76831">
        <w:rPr>
          <w:noProof/>
        </w:rPr>
        <w:t xml:space="preserve"> A new airborne laser-induced fluorescence instrument for in situ detection of formaldehyde throughout the troposphere and lower stratosphere. </w:t>
      </w:r>
      <w:r w:rsidRPr="00A76831">
        <w:rPr>
          <w:i/>
          <w:noProof/>
        </w:rPr>
        <w:t>Atmos. Meas. Tech.</w:t>
      </w:r>
      <w:r w:rsidRPr="00A76831">
        <w:rPr>
          <w:noProof/>
        </w:rPr>
        <w:t xml:space="preserve"> 8, 541-552, (2015).</w:t>
      </w:r>
      <w:bookmarkEnd w:id="54"/>
    </w:p>
    <w:sectPr w:rsidR="00730DD5" w:rsidRPr="00A76831" w:rsidSect="009C0120">
      <w:type w:val="continuous"/>
      <w:pgSz w:w="12240" w:h="15840"/>
      <w:pgMar w:top="1440" w:right="1797" w:bottom="1440" w:left="1797"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4871BC" w14:textId="77777777" w:rsidR="009C0120" w:rsidRDefault="009C0120" w:rsidP="00475CAB">
      <w:r>
        <w:separator/>
      </w:r>
    </w:p>
  </w:endnote>
  <w:endnote w:type="continuationSeparator" w:id="0">
    <w:p w14:paraId="1B32BD87" w14:textId="77777777" w:rsidR="009C0120" w:rsidRDefault="009C0120" w:rsidP="00475CAB">
      <w:r>
        <w:continuationSeparator/>
      </w:r>
    </w:p>
  </w:endnote>
  <w:endnote w:type="continuationNotice" w:id="1">
    <w:p w14:paraId="21CA7F1A" w14:textId="77777777" w:rsidR="009C0120" w:rsidRDefault="009C01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D7D32" w14:textId="77777777" w:rsidR="009C0120" w:rsidRDefault="009C0120" w:rsidP="00CA24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BFE7D4" w14:textId="77777777" w:rsidR="009C0120" w:rsidRDefault="009C01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E4129B" w14:textId="77777777" w:rsidR="009C0120" w:rsidRDefault="009C0120" w:rsidP="00CA24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6831">
      <w:rPr>
        <w:rStyle w:val="PageNumber"/>
        <w:noProof/>
      </w:rPr>
      <w:t>23</w:t>
    </w:r>
    <w:r>
      <w:rPr>
        <w:rStyle w:val="PageNumber"/>
      </w:rPr>
      <w:fldChar w:fldCharType="end"/>
    </w:r>
  </w:p>
  <w:p w14:paraId="7D45914C" w14:textId="77777777" w:rsidR="009C0120" w:rsidRDefault="009C01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C279A" w14:textId="77777777" w:rsidR="009C0120" w:rsidRDefault="009C0120" w:rsidP="00475CAB">
      <w:r>
        <w:separator/>
      </w:r>
    </w:p>
  </w:footnote>
  <w:footnote w:type="continuationSeparator" w:id="0">
    <w:p w14:paraId="2F98317D" w14:textId="77777777" w:rsidR="009C0120" w:rsidRDefault="009C0120" w:rsidP="00475CAB">
      <w:r>
        <w:continuationSeparator/>
      </w:r>
    </w:p>
  </w:footnote>
  <w:footnote w:type="continuationNotice" w:id="1">
    <w:p w14:paraId="1B466867" w14:textId="77777777" w:rsidR="009C0120" w:rsidRDefault="009C012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1FF506" w14:textId="77777777" w:rsidR="009C0120" w:rsidRDefault="009C012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56B3"/>
    <w:multiLevelType w:val="hybridMultilevel"/>
    <w:tmpl w:val="C93EF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78072A"/>
    <w:multiLevelType w:val="hybridMultilevel"/>
    <w:tmpl w:val="2522C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223A5D"/>
    <w:multiLevelType w:val="hybridMultilevel"/>
    <w:tmpl w:val="6FAC7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BC7E82"/>
    <w:multiLevelType w:val="hybridMultilevel"/>
    <w:tmpl w:val="0CAC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7337C"/>
    <w:multiLevelType w:val="hybridMultilevel"/>
    <w:tmpl w:val="B6148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0D541B9"/>
    <w:multiLevelType w:val="hybridMultilevel"/>
    <w:tmpl w:val="8A0A2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021D95"/>
    <w:multiLevelType w:val="hybridMultilevel"/>
    <w:tmpl w:val="1BCA9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4794918"/>
    <w:multiLevelType w:val="hybridMultilevel"/>
    <w:tmpl w:val="A7502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F42781"/>
    <w:multiLevelType w:val="hybridMultilevel"/>
    <w:tmpl w:val="D5C8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6"/>
  </w:num>
  <w:num w:numId="5">
    <w:abstractNumId w:val="4"/>
  </w:num>
  <w:num w:numId="6">
    <w:abstractNumId w:val="0"/>
  </w:num>
  <w:num w:numId="7">
    <w:abstractNumId w:val="5"/>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no DO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setxv2v000s8exe5bvzdfgrt5r09wvwex9&quot;&gt;SENEX NO3 BVOC&lt;record-ids&gt;&lt;item&gt;2&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6&lt;/item&gt;&lt;item&gt;43&lt;/item&gt;&lt;item&gt;44&lt;/item&gt;&lt;item&gt;45&lt;/item&gt;&lt;item&gt;47&lt;/item&gt;&lt;item&gt;48&lt;/item&gt;&lt;item&gt;49&lt;/item&gt;&lt;item&gt;50&lt;/item&gt;&lt;item&gt;51&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5&lt;/item&gt;&lt;/record-ids&gt;&lt;/item&gt;&lt;/Libraries&gt;"/>
  </w:docVars>
  <w:rsids>
    <w:rsidRoot w:val="009A6162"/>
    <w:rsid w:val="00000306"/>
    <w:rsid w:val="00002DF2"/>
    <w:rsid w:val="00003E38"/>
    <w:rsid w:val="000042E4"/>
    <w:rsid w:val="0000443D"/>
    <w:rsid w:val="00004897"/>
    <w:rsid w:val="000053E4"/>
    <w:rsid w:val="00006087"/>
    <w:rsid w:val="00006A6D"/>
    <w:rsid w:val="00006E1B"/>
    <w:rsid w:val="0001034F"/>
    <w:rsid w:val="00013F64"/>
    <w:rsid w:val="00013FC3"/>
    <w:rsid w:val="00015816"/>
    <w:rsid w:val="000202CB"/>
    <w:rsid w:val="00022039"/>
    <w:rsid w:val="000233CA"/>
    <w:rsid w:val="000246C6"/>
    <w:rsid w:val="000247A2"/>
    <w:rsid w:val="00025111"/>
    <w:rsid w:val="00027A78"/>
    <w:rsid w:val="00030B5E"/>
    <w:rsid w:val="00031CA6"/>
    <w:rsid w:val="000330ED"/>
    <w:rsid w:val="00036738"/>
    <w:rsid w:val="00037665"/>
    <w:rsid w:val="00045B54"/>
    <w:rsid w:val="000505F5"/>
    <w:rsid w:val="000514AF"/>
    <w:rsid w:val="0005216F"/>
    <w:rsid w:val="00052BB9"/>
    <w:rsid w:val="00052CA5"/>
    <w:rsid w:val="000540A3"/>
    <w:rsid w:val="00054101"/>
    <w:rsid w:val="00054297"/>
    <w:rsid w:val="00057E76"/>
    <w:rsid w:val="00060188"/>
    <w:rsid w:val="00060F98"/>
    <w:rsid w:val="00061B9A"/>
    <w:rsid w:val="00062341"/>
    <w:rsid w:val="000626F6"/>
    <w:rsid w:val="00063016"/>
    <w:rsid w:val="00064CB6"/>
    <w:rsid w:val="000662AB"/>
    <w:rsid w:val="00067241"/>
    <w:rsid w:val="00067B93"/>
    <w:rsid w:val="000724AD"/>
    <w:rsid w:val="0007333D"/>
    <w:rsid w:val="00074E25"/>
    <w:rsid w:val="00076113"/>
    <w:rsid w:val="00076E4A"/>
    <w:rsid w:val="00080452"/>
    <w:rsid w:val="00083188"/>
    <w:rsid w:val="00084F15"/>
    <w:rsid w:val="00086CF6"/>
    <w:rsid w:val="000906C2"/>
    <w:rsid w:val="00090932"/>
    <w:rsid w:val="000939AD"/>
    <w:rsid w:val="000A061A"/>
    <w:rsid w:val="000A10C9"/>
    <w:rsid w:val="000A1814"/>
    <w:rsid w:val="000A3B93"/>
    <w:rsid w:val="000A4182"/>
    <w:rsid w:val="000A7D98"/>
    <w:rsid w:val="000B07B9"/>
    <w:rsid w:val="000B0D26"/>
    <w:rsid w:val="000B5E7C"/>
    <w:rsid w:val="000B660A"/>
    <w:rsid w:val="000B6D13"/>
    <w:rsid w:val="000B7348"/>
    <w:rsid w:val="000B7AC6"/>
    <w:rsid w:val="000B7CEF"/>
    <w:rsid w:val="000C0770"/>
    <w:rsid w:val="000C153C"/>
    <w:rsid w:val="000C3095"/>
    <w:rsid w:val="000C65CE"/>
    <w:rsid w:val="000C6C93"/>
    <w:rsid w:val="000D1884"/>
    <w:rsid w:val="000D1C2A"/>
    <w:rsid w:val="000D6067"/>
    <w:rsid w:val="000D6C1A"/>
    <w:rsid w:val="000D7788"/>
    <w:rsid w:val="000E28A5"/>
    <w:rsid w:val="000F0339"/>
    <w:rsid w:val="000F2F82"/>
    <w:rsid w:val="000F3A0A"/>
    <w:rsid w:val="000F5D14"/>
    <w:rsid w:val="000F621F"/>
    <w:rsid w:val="000F7F21"/>
    <w:rsid w:val="00102C5A"/>
    <w:rsid w:val="001038C8"/>
    <w:rsid w:val="00104182"/>
    <w:rsid w:val="00105AFD"/>
    <w:rsid w:val="0011010E"/>
    <w:rsid w:val="00111096"/>
    <w:rsid w:val="00114009"/>
    <w:rsid w:val="00114C5F"/>
    <w:rsid w:val="00114C81"/>
    <w:rsid w:val="001155EF"/>
    <w:rsid w:val="00115607"/>
    <w:rsid w:val="001237D4"/>
    <w:rsid w:val="00125D1D"/>
    <w:rsid w:val="001271CF"/>
    <w:rsid w:val="00127403"/>
    <w:rsid w:val="001310A6"/>
    <w:rsid w:val="00133603"/>
    <w:rsid w:val="0013477C"/>
    <w:rsid w:val="001349EE"/>
    <w:rsid w:val="00134C88"/>
    <w:rsid w:val="001350B8"/>
    <w:rsid w:val="00136E1D"/>
    <w:rsid w:val="00137CD4"/>
    <w:rsid w:val="00140FF6"/>
    <w:rsid w:val="001421A8"/>
    <w:rsid w:val="00145757"/>
    <w:rsid w:val="00151087"/>
    <w:rsid w:val="001539F2"/>
    <w:rsid w:val="00157F34"/>
    <w:rsid w:val="001618B8"/>
    <w:rsid w:val="0016210A"/>
    <w:rsid w:val="0016374F"/>
    <w:rsid w:val="001641F4"/>
    <w:rsid w:val="00171A69"/>
    <w:rsid w:val="001758C5"/>
    <w:rsid w:val="00180797"/>
    <w:rsid w:val="00182AF5"/>
    <w:rsid w:val="00185572"/>
    <w:rsid w:val="00187368"/>
    <w:rsid w:val="001918DC"/>
    <w:rsid w:val="001927E9"/>
    <w:rsid w:val="0019555A"/>
    <w:rsid w:val="00195AE5"/>
    <w:rsid w:val="0019735F"/>
    <w:rsid w:val="001A0C42"/>
    <w:rsid w:val="001A1ED6"/>
    <w:rsid w:val="001A1EEA"/>
    <w:rsid w:val="001A37CE"/>
    <w:rsid w:val="001B2030"/>
    <w:rsid w:val="001B36B3"/>
    <w:rsid w:val="001B4211"/>
    <w:rsid w:val="001B4287"/>
    <w:rsid w:val="001B42FD"/>
    <w:rsid w:val="001B556A"/>
    <w:rsid w:val="001B6D6B"/>
    <w:rsid w:val="001B74BD"/>
    <w:rsid w:val="001C008B"/>
    <w:rsid w:val="001C0818"/>
    <w:rsid w:val="001C0B70"/>
    <w:rsid w:val="001C0C78"/>
    <w:rsid w:val="001C2BEC"/>
    <w:rsid w:val="001C51EC"/>
    <w:rsid w:val="001C6510"/>
    <w:rsid w:val="001C6D4E"/>
    <w:rsid w:val="001D02A9"/>
    <w:rsid w:val="001D0C63"/>
    <w:rsid w:val="001D17C3"/>
    <w:rsid w:val="001D1A8D"/>
    <w:rsid w:val="001D6937"/>
    <w:rsid w:val="001D7A1A"/>
    <w:rsid w:val="001E0CE6"/>
    <w:rsid w:val="001E0D4A"/>
    <w:rsid w:val="001E5BF4"/>
    <w:rsid w:val="001E6CDD"/>
    <w:rsid w:val="001E76A5"/>
    <w:rsid w:val="001F318D"/>
    <w:rsid w:val="001F6925"/>
    <w:rsid w:val="00203A8B"/>
    <w:rsid w:val="0020529C"/>
    <w:rsid w:val="00205937"/>
    <w:rsid w:val="00207B1E"/>
    <w:rsid w:val="00210AC3"/>
    <w:rsid w:val="00210C86"/>
    <w:rsid w:val="00210EB1"/>
    <w:rsid w:val="00212733"/>
    <w:rsid w:val="002147A7"/>
    <w:rsid w:val="002158B1"/>
    <w:rsid w:val="00220F44"/>
    <w:rsid w:val="00221378"/>
    <w:rsid w:val="00222F22"/>
    <w:rsid w:val="00224121"/>
    <w:rsid w:val="00230361"/>
    <w:rsid w:val="002306C6"/>
    <w:rsid w:val="00230F23"/>
    <w:rsid w:val="002347EF"/>
    <w:rsid w:val="00243079"/>
    <w:rsid w:val="00247FFC"/>
    <w:rsid w:val="00252331"/>
    <w:rsid w:val="002528F0"/>
    <w:rsid w:val="00255182"/>
    <w:rsid w:val="002553A1"/>
    <w:rsid w:val="00256FF3"/>
    <w:rsid w:val="00264CDD"/>
    <w:rsid w:val="00272352"/>
    <w:rsid w:val="0027238D"/>
    <w:rsid w:val="0027239A"/>
    <w:rsid w:val="002725B4"/>
    <w:rsid w:val="00276C4B"/>
    <w:rsid w:val="002821D3"/>
    <w:rsid w:val="00282C33"/>
    <w:rsid w:val="00285363"/>
    <w:rsid w:val="00286268"/>
    <w:rsid w:val="00287796"/>
    <w:rsid w:val="002877EE"/>
    <w:rsid w:val="002927A7"/>
    <w:rsid w:val="00295FA4"/>
    <w:rsid w:val="00296DEF"/>
    <w:rsid w:val="002B012C"/>
    <w:rsid w:val="002B093F"/>
    <w:rsid w:val="002B1ABA"/>
    <w:rsid w:val="002B2BB9"/>
    <w:rsid w:val="002B65FF"/>
    <w:rsid w:val="002B78BE"/>
    <w:rsid w:val="002B7A8C"/>
    <w:rsid w:val="002B7D48"/>
    <w:rsid w:val="002C03B6"/>
    <w:rsid w:val="002C37B3"/>
    <w:rsid w:val="002C5205"/>
    <w:rsid w:val="002C5BCE"/>
    <w:rsid w:val="002C6A72"/>
    <w:rsid w:val="002D0413"/>
    <w:rsid w:val="002D059E"/>
    <w:rsid w:val="002D4CF9"/>
    <w:rsid w:val="002D5DE4"/>
    <w:rsid w:val="002E11D9"/>
    <w:rsid w:val="002E12EE"/>
    <w:rsid w:val="002E278B"/>
    <w:rsid w:val="002E2D1C"/>
    <w:rsid w:val="002E3D67"/>
    <w:rsid w:val="002E7E35"/>
    <w:rsid w:val="002F05D3"/>
    <w:rsid w:val="002F07AC"/>
    <w:rsid w:val="002F15D5"/>
    <w:rsid w:val="002F2947"/>
    <w:rsid w:val="002F6456"/>
    <w:rsid w:val="002F694A"/>
    <w:rsid w:val="002F73FD"/>
    <w:rsid w:val="002F7C07"/>
    <w:rsid w:val="002F7D20"/>
    <w:rsid w:val="00300134"/>
    <w:rsid w:val="003009E9"/>
    <w:rsid w:val="00301B83"/>
    <w:rsid w:val="0030264A"/>
    <w:rsid w:val="003028DA"/>
    <w:rsid w:val="00304FCC"/>
    <w:rsid w:val="00306873"/>
    <w:rsid w:val="00313FA2"/>
    <w:rsid w:val="00314127"/>
    <w:rsid w:val="0031457D"/>
    <w:rsid w:val="0032214E"/>
    <w:rsid w:val="003221FC"/>
    <w:rsid w:val="00323E72"/>
    <w:rsid w:val="00325198"/>
    <w:rsid w:val="00326173"/>
    <w:rsid w:val="0033142D"/>
    <w:rsid w:val="00332BA6"/>
    <w:rsid w:val="00332CBE"/>
    <w:rsid w:val="0033304A"/>
    <w:rsid w:val="00334A15"/>
    <w:rsid w:val="00336C8A"/>
    <w:rsid w:val="00337B18"/>
    <w:rsid w:val="00343602"/>
    <w:rsid w:val="003436AD"/>
    <w:rsid w:val="003450DE"/>
    <w:rsid w:val="0034674D"/>
    <w:rsid w:val="0035121F"/>
    <w:rsid w:val="00352CC8"/>
    <w:rsid w:val="0035390A"/>
    <w:rsid w:val="00353BF2"/>
    <w:rsid w:val="0035671D"/>
    <w:rsid w:val="00357C8E"/>
    <w:rsid w:val="0036271A"/>
    <w:rsid w:val="00362A30"/>
    <w:rsid w:val="00362ADA"/>
    <w:rsid w:val="00362BC0"/>
    <w:rsid w:val="00362EBF"/>
    <w:rsid w:val="003631AB"/>
    <w:rsid w:val="00363781"/>
    <w:rsid w:val="00363F57"/>
    <w:rsid w:val="003642F3"/>
    <w:rsid w:val="003677E6"/>
    <w:rsid w:val="00374F21"/>
    <w:rsid w:val="00377BC7"/>
    <w:rsid w:val="00380A9D"/>
    <w:rsid w:val="0038412E"/>
    <w:rsid w:val="00385092"/>
    <w:rsid w:val="00386317"/>
    <w:rsid w:val="00390A65"/>
    <w:rsid w:val="00395EAD"/>
    <w:rsid w:val="003A0791"/>
    <w:rsid w:val="003A1BC8"/>
    <w:rsid w:val="003A211A"/>
    <w:rsid w:val="003A2C50"/>
    <w:rsid w:val="003A38B6"/>
    <w:rsid w:val="003A3E9A"/>
    <w:rsid w:val="003A6B2B"/>
    <w:rsid w:val="003A7B5A"/>
    <w:rsid w:val="003B0196"/>
    <w:rsid w:val="003B35AF"/>
    <w:rsid w:val="003B5E77"/>
    <w:rsid w:val="003C69DA"/>
    <w:rsid w:val="003D1322"/>
    <w:rsid w:val="003D2A0F"/>
    <w:rsid w:val="003D7FB1"/>
    <w:rsid w:val="003E4E54"/>
    <w:rsid w:val="003F12AC"/>
    <w:rsid w:val="003F14E0"/>
    <w:rsid w:val="003F2C3D"/>
    <w:rsid w:val="003F7F9B"/>
    <w:rsid w:val="004009A5"/>
    <w:rsid w:val="00400C53"/>
    <w:rsid w:val="004031EF"/>
    <w:rsid w:val="00403AB9"/>
    <w:rsid w:val="00404449"/>
    <w:rsid w:val="00404FD8"/>
    <w:rsid w:val="0040577E"/>
    <w:rsid w:val="004164A1"/>
    <w:rsid w:val="004169B5"/>
    <w:rsid w:val="0041783B"/>
    <w:rsid w:val="00417D3F"/>
    <w:rsid w:val="004236CE"/>
    <w:rsid w:val="00423C49"/>
    <w:rsid w:val="00423CF2"/>
    <w:rsid w:val="00423DC8"/>
    <w:rsid w:val="00424144"/>
    <w:rsid w:val="00424A85"/>
    <w:rsid w:val="00427196"/>
    <w:rsid w:val="00430F3C"/>
    <w:rsid w:val="00433246"/>
    <w:rsid w:val="004336BA"/>
    <w:rsid w:val="00436123"/>
    <w:rsid w:val="0043751E"/>
    <w:rsid w:val="00437B29"/>
    <w:rsid w:val="00444395"/>
    <w:rsid w:val="0044562F"/>
    <w:rsid w:val="004469B0"/>
    <w:rsid w:val="00447288"/>
    <w:rsid w:val="00460621"/>
    <w:rsid w:val="0046140C"/>
    <w:rsid w:val="00461D04"/>
    <w:rsid w:val="00461DA1"/>
    <w:rsid w:val="0046495B"/>
    <w:rsid w:val="0046505B"/>
    <w:rsid w:val="00470435"/>
    <w:rsid w:val="0047479A"/>
    <w:rsid w:val="00474A3B"/>
    <w:rsid w:val="00474E1D"/>
    <w:rsid w:val="00475CAB"/>
    <w:rsid w:val="00476213"/>
    <w:rsid w:val="00477B4E"/>
    <w:rsid w:val="00483A17"/>
    <w:rsid w:val="004858F3"/>
    <w:rsid w:val="004874A6"/>
    <w:rsid w:val="00490D5F"/>
    <w:rsid w:val="00492E29"/>
    <w:rsid w:val="004952D4"/>
    <w:rsid w:val="004955D1"/>
    <w:rsid w:val="00497062"/>
    <w:rsid w:val="004971B5"/>
    <w:rsid w:val="004A02F8"/>
    <w:rsid w:val="004A1066"/>
    <w:rsid w:val="004A3B00"/>
    <w:rsid w:val="004A5E41"/>
    <w:rsid w:val="004A7D59"/>
    <w:rsid w:val="004B05F4"/>
    <w:rsid w:val="004B1858"/>
    <w:rsid w:val="004B2643"/>
    <w:rsid w:val="004B374F"/>
    <w:rsid w:val="004B48C4"/>
    <w:rsid w:val="004B7321"/>
    <w:rsid w:val="004C1BFD"/>
    <w:rsid w:val="004C3632"/>
    <w:rsid w:val="004C49C0"/>
    <w:rsid w:val="004C681E"/>
    <w:rsid w:val="004C7661"/>
    <w:rsid w:val="004C76F6"/>
    <w:rsid w:val="004D1D03"/>
    <w:rsid w:val="004D1EF6"/>
    <w:rsid w:val="004E3B68"/>
    <w:rsid w:val="004E745D"/>
    <w:rsid w:val="004E7D36"/>
    <w:rsid w:val="004F00FF"/>
    <w:rsid w:val="004F1EAE"/>
    <w:rsid w:val="004F2644"/>
    <w:rsid w:val="004F3676"/>
    <w:rsid w:val="004F3AA9"/>
    <w:rsid w:val="004F5839"/>
    <w:rsid w:val="00500D74"/>
    <w:rsid w:val="00500EDD"/>
    <w:rsid w:val="00506AE8"/>
    <w:rsid w:val="00510159"/>
    <w:rsid w:val="005102A3"/>
    <w:rsid w:val="00511E96"/>
    <w:rsid w:val="00516071"/>
    <w:rsid w:val="00517CCA"/>
    <w:rsid w:val="00520C3E"/>
    <w:rsid w:val="005227D4"/>
    <w:rsid w:val="00522C0E"/>
    <w:rsid w:val="0052401C"/>
    <w:rsid w:val="00524B18"/>
    <w:rsid w:val="005256AA"/>
    <w:rsid w:val="0052574B"/>
    <w:rsid w:val="005258E1"/>
    <w:rsid w:val="00527844"/>
    <w:rsid w:val="005319DC"/>
    <w:rsid w:val="00531C7F"/>
    <w:rsid w:val="00532CA3"/>
    <w:rsid w:val="005340BE"/>
    <w:rsid w:val="005347D2"/>
    <w:rsid w:val="00535DDD"/>
    <w:rsid w:val="0053760F"/>
    <w:rsid w:val="00537B1D"/>
    <w:rsid w:val="0054284B"/>
    <w:rsid w:val="00543160"/>
    <w:rsid w:val="0054542E"/>
    <w:rsid w:val="00545F18"/>
    <w:rsid w:val="005510FD"/>
    <w:rsid w:val="00557C00"/>
    <w:rsid w:val="005612D3"/>
    <w:rsid w:val="00562CEF"/>
    <w:rsid w:val="00562F4D"/>
    <w:rsid w:val="00565375"/>
    <w:rsid w:val="00565651"/>
    <w:rsid w:val="00567974"/>
    <w:rsid w:val="00575BD1"/>
    <w:rsid w:val="00576545"/>
    <w:rsid w:val="00576DC0"/>
    <w:rsid w:val="005778F5"/>
    <w:rsid w:val="0058135C"/>
    <w:rsid w:val="00583204"/>
    <w:rsid w:val="00584610"/>
    <w:rsid w:val="00584C02"/>
    <w:rsid w:val="0058567F"/>
    <w:rsid w:val="005913C0"/>
    <w:rsid w:val="00592618"/>
    <w:rsid w:val="005938CC"/>
    <w:rsid w:val="005947D1"/>
    <w:rsid w:val="005965CF"/>
    <w:rsid w:val="00596DD9"/>
    <w:rsid w:val="0059733C"/>
    <w:rsid w:val="005A2AA5"/>
    <w:rsid w:val="005A4B58"/>
    <w:rsid w:val="005A4F03"/>
    <w:rsid w:val="005A5AA4"/>
    <w:rsid w:val="005A6206"/>
    <w:rsid w:val="005A7577"/>
    <w:rsid w:val="005B0667"/>
    <w:rsid w:val="005B1CB7"/>
    <w:rsid w:val="005B3266"/>
    <w:rsid w:val="005B4797"/>
    <w:rsid w:val="005B5B51"/>
    <w:rsid w:val="005B6791"/>
    <w:rsid w:val="005C4BFE"/>
    <w:rsid w:val="005C4D89"/>
    <w:rsid w:val="005C5DA4"/>
    <w:rsid w:val="005D2B9F"/>
    <w:rsid w:val="005D3F9E"/>
    <w:rsid w:val="005D5BC3"/>
    <w:rsid w:val="005D68A2"/>
    <w:rsid w:val="005E2C4E"/>
    <w:rsid w:val="005E53DC"/>
    <w:rsid w:val="005E5CD2"/>
    <w:rsid w:val="005E6EAC"/>
    <w:rsid w:val="005F117C"/>
    <w:rsid w:val="005F26B0"/>
    <w:rsid w:val="00602009"/>
    <w:rsid w:val="006076AD"/>
    <w:rsid w:val="006170EE"/>
    <w:rsid w:val="00617C32"/>
    <w:rsid w:val="006224F7"/>
    <w:rsid w:val="00623267"/>
    <w:rsid w:val="0062343D"/>
    <w:rsid w:val="006276FF"/>
    <w:rsid w:val="006345C2"/>
    <w:rsid w:val="00636C79"/>
    <w:rsid w:val="00636DC9"/>
    <w:rsid w:val="006429D2"/>
    <w:rsid w:val="00642B2B"/>
    <w:rsid w:val="00646299"/>
    <w:rsid w:val="00651F58"/>
    <w:rsid w:val="0065271A"/>
    <w:rsid w:val="00653CC7"/>
    <w:rsid w:val="0065737A"/>
    <w:rsid w:val="00660393"/>
    <w:rsid w:val="00666240"/>
    <w:rsid w:val="00666D40"/>
    <w:rsid w:val="00667D98"/>
    <w:rsid w:val="00671A53"/>
    <w:rsid w:val="0067288D"/>
    <w:rsid w:val="00673930"/>
    <w:rsid w:val="00675569"/>
    <w:rsid w:val="0067564D"/>
    <w:rsid w:val="00676678"/>
    <w:rsid w:val="00676E2F"/>
    <w:rsid w:val="0067732C"/>
    <w:rsid w:val="00677C4D"/>
    <w:rsid w:val="006801B5"/>
    <w:rsid w:val="0068057F"/>
    <w:rsid w:val="0068362F"/>
    <w:rsid w:val="00686CF6"/>
    <w:rsid w:val="0068785A"/>
    <w:rsid w:val="0069290C"/>
    <w:rsid w:val="00692E02"/>
    <w:rsid w:val="006956B6"/>
    <w:rsid w:val="0069593D"/>
    <w:rsid w:val="0069757E"/>
    <w:rsid w:val="006A2309"/>
    <w:rsid w:val="006A2FEA"/>
    <w:rsid w:val="006A3AF5"/>
    <w:rsid w:val="006A44D7"/>
    <w:rsid w:val="006A6470"/>
    <w:rsid w:val="006A75BF"/>
    <w:rsid w:val="006A7777"/>
    <w:rsid w:val="006B0C14"/>
    <w:rsid w:val="006B21A0"/>
    <w:rsid w:val="006B3B77"/>
    <w:rsid w:val="006B420E"/>
    <w:rsid w:val="006B4A79"/>
    <w:rsid w:val="006B64B8"/>
    <w:rsid w:val="006C5189"/>
    <w:rsid w:val="006C5CCB"/>
    <w:rsid w:val="006D10A8"/>
    <w:rsid w:val="006D2A0D"/>
    <w:rsid w:val="006D3152"/>
    <w:rsid w:val="006D3619"/>
    <w:rsid w:val="006D4FDC"/>
    <w:rsid w:val="006D6E57"/>
    <w:rsid w:val="006E1749"/>
    <w:rsid w:val="006E2967"/>
    <w:rsid w:val="006E5528"/>
    <w:rsid w:val="006F17DB"/>
    <w:rsid w:val="006F189F"/>
    <w:rsid w:val="006F2759"/>
    <w:rsid w:val="006F3F9E"/>
    <w:rsid w:val="006F5175"/>
    <w:rsid w:val="006F6BA4"/>
    <w:rsid w:val="006F6C9B"/>
    <w:rsid w:val="006F71C3"/>
    <w:rsid w:val="006F7B59"/>
    <w:rsid w:val="00700A91"/>
    <w:rsid w:val="00701243"/>
    <w:rsid w:val="00701713"/>
    <w:rsid w:val="00701AA9"/>
    <w:rsid w:val="007031EF"/>
    <w:rsid w:val="007044BB"/>
    <w:rsid w:val="00704993"/>
    <w:rsid w:val="007058AA"/>
    <w:rsid w:val="00705CE1"/>
    <w:rsid w:val="0070733F"/>
    <w:rsid w:val="00707BF9"/>
    <w:rsid w:val="00711728"/>
    <w:rsid w:val="00711B68"/>
    <w:rsid w:val="00712D0E"/>
    <w:rsid w:val="0071415C"/>
    <w:rsid w:val="00715680"/>
    <w:rsid w:val="00715B5C"/>
    <w:rsid w:val="00725274"/>
    <w:rsid w:val="00726554"/>
    <w:rsid w:val="00726E6C"/>
    <w:rsid w:val="00730DD5"/>
    <w:rsid w:val="00732846"/>
    <w:rsid w:val="00732D18"/>
    <w:rsid w:val="00735AE6"/>
    <w:rsid w:val="00735C53"/>
    <w:rsid w:val="007431E5"/>
    <w:rsid w:val="00745BC8"/>
    <w:rsid w:val="007478F7"/>
    <w:rsid w:val="00747B13"/>
    <w:rsid w:val="007577FF"/>
    <w:rsid w:val="00760FBF"/>
    <w:rsid w:val="00762CBB"/>
    <w:rsid w:val="00763B6C"/>
    <w:rsid w:val="00763DA6"/>
    <w:rsid w:val="00765907"/>
    <w:rsid w:val="00771801"/>
    <w:rsid w:val="00773BB3"/>
    <w:rsid w:val="00774F40"/>
    <w:rsid w:val="007753E3"/>
    <w:rsid w:val="0077757F"/>
    <w:rsid w:val="007827A7"/>
    <w:rsid w:val="00783249"/>
    <w:rsid w:val="00783987"/>
    <w:rsid w:val="007878FE"/>
    <w:rsid w:val="007907E0"/>
    <w:rsid w:val="007912B1"/>
    <w:rsid w:val="00791DD5"/>
    <w:rsid w:val="00791DFB"/>
    <w:rsid w:val="00792209"/>
    <w:rsid w:val="007936EB"/>
    <w:rsid w:val="0079646F"/>
    <w:rsid w:val="007A2CF6"/>
    <w:rsid w:val="007A442A"/>
    <w:rsid w:val="007B4B74"/>
    <w:rsid w:val="007B5328"/>
    <w:rsid w:val="007B5969"/>
    <w:rsid w:val="007C1789"/>
    <w:rsid w:val="007C2B08"/>
    <w:rsid w:val="007C2CD0"/>
    <w:rsid w:val="007C2F30"/>
    <w:rsid w:val="007C4A79"/>
    <w:rsid w:val="007C6174"/>
    <w:rsid w:val="007C7417"/>
    <w:rsid w:val="007D7037"/>
    <w:rsid w:val="007E16F8"/>
    <w:rsid w:val="007E2ECF"/>
    <w:rsid w:val="007E4D51"/>
    <w:rsid w:val="007E7772"/>
    <w:rsid w:val="007F11DB"/>
    <w:rsid w:val="007F473B"/>
    <w:rsid w:val="007F6392"/>
    <w:rsid w:val="008034AB"/>
    <w:rsid w:val="008039F5"/>
    <w:rsid w:val="0081006C"/>
    <w:rsid w:val="008144D7"/>
    <w:rsid w:val="00815038"/>
    <w:rsid w:val="00820CB0"/>
    <w:rsid w:val="0082199B"/>
    <w:rsid w:val="00823049"/>
    <w:rsid w:val="008230E4"/>
    <w:rsid w:val="008239EC"/>
    <w:rsid w:val="008242A3"/>
    <w:rsid w:val="00827A6E"/>
    <w:rsid w:val="008316FA"/>
    <w:rsid w:val="0083491D"/>
    <w:rsid w:val="00835C05"/>
    <w:rsid w:val="008363A0"/>
    <w:rsid w:val="00841AB8"/>
    <w:rsid w:val="00841BB8"/>
    <w:rsid w:val="008420D9"/>
    <w:rsid w:val="0084337F"/>
    <w:rsid w:val="00846C34"/>
    <w:rsid w:val="0085025A"/>
    <w:rsid w:val="008537ED"/>
    <w:rsid w:val="0085471C"/>
    <w:rsid w:val="00856F8B"/>
    <w:rsid w:val="00863035"/>
    <w:rsid w:val="008633CD"/>
    <w:rsid w:val="00863513"/>
    <w:rsid w:val="00864475"/>
    <w:rsid w:val="0086464D"/>
    <w:rsid w:val="0086621C"/>
    <w:rsid w:val="00866AB1"/>
    <w:rsid w:val="008722E1"/>
    <w:rsid w:val="00872C29"/>
    <w:rsid w:val="0087401A"/>
    <w:rsid w:val="008752D4"/>
    <w:rsid w:val="00875F74"/>
    <w:rsid w:val="0087718B"/>
    <w:rsid w:val="00886073"/>
    <w:rsid w:val="0088646A"/>
    <w:rsid w:val="00893210"/>
    <w:rsid w:val="00893D13"/>
    <w:rsid w:val="00894391"/>
    <w:rsid w:val="00894746"/>
    <w:rsid w:val="0089662D"/>
    <w:rsid w:val="008A00C1"/>
    <w:rsid w:val="008A00DE"/>
    <w:rsid w:val="008A3137"/>
    <w:rsid w:val="008A38EE"/>
    <w:rsid w:val="008A4515"/>
    <w:rsid w:val="008B0765"/>
    <w:rsid w:val="008B3834"/>
    <w:rsid w:val="008B4D3C"/>
    <w:rsid w:val="008B512E"/>
    <w:rsid w:val="008C04BD"/>
    <w:rsid w:val="008C3CDE"/>
    <w:rsid w:val="008C4777"/>
    <w:rsid w:val="008C73F3"/>
    <w:rsid w:val="008C76A4"/>
    <w:rsid w:val="008D00F4"/>
    <w:rsid w:val="008D1AE6"/>
    <w:rsid w:val="008D376C"/>
    <w:rsid w:val="008D3F00"/>
    <w:rsid w:val="008D598E"/>
    <w:rsid w:val="008D74D7"/>
    <w:rsid w:val="008E0C60"/>
    <w:rsid w:val="008E1A36"/>
    <w:rsid w:val="008E44BF"/>
    <w:rsid w:val="008E6BAA"/>
    <w:rsid w:val="008E70D0"/>
    <w:rsid w:val="008E70ED"/>
    <w:rsid w:val="008F0006"/>
    <w:rsid w:val="008F16BB"/>
    <w:rsid w:val="008F433F"/>
    <w:rsid w:val="008F64A6"/>
    <w:rsid w:val="00903861"/>
    <w:rsid w:val="00905AF6"/>
    <w:rsid w:val="00911249"/>
    <w:rsid w:val="00913A6E"/>
    <w:rsid w:val="00913F34"/>
    <w:rsid w:val="00916B5E"/>
    <w:rsid w:val="00916EE9"/>
    <w:rsid w:val="00920AA9"/>
    <w:rsid w:val="0092111C"/>
    <w:rsid w:val="00923F57"/>
    <w:rsid w:val="00924177"/>
    <w:rsid w:val="00924BD5"/>
    <w:rsid w:val="00926C23"/>
    <w:rsid w:val="00927CAB"/>
    <w:rsid w:val="0093062E"/>
    <w:rsid w:val="00930AA0"/>
    <w:rsid w:val="00930F1D"/>
    <w:rsid w:val="0093121F"/>
    <w:rsid w:val="009419EE"/>
    <w:rsid w:val="009433F0"/>
    <w:rsid w:val="009464C7"/>
    <w:rsid w:val="00947F33"/>
    <w:rsid w:val="00951AD9"/>
    <w:rsid w:val="009572EA"/>
    <w:rsid w:val="00962842"/>
    <w:rsid w:val="00963284"/>
    <w:rsid w:val="009639F4"/>
    <w:rsid w:val="00964A32"/>
    <w:rsid w:val="00964BF8"/>
    <w:rsid w:val="00972816"/>
    <w:rsid w:val="0097700E"/>
    <w:rsid w:val="009808C0"/>
    <w:rsid w:val="009847FB"/>
    <w:rsid w:val="009853F2"/>
    <w:rsid w:val="00985EB3"/>
    <w:rsid w:val="00990745"/>
    <w:rsid w:val="00990B3E"/>
    <w:rsid w:val="00990CA5"/>
    <w:rsid w:val="00992FE3"/>
    <w:rsid w:val="00994BAE"/>
    <w:rsid w:val="00996C5F"/>
    <w:rsid w:val="009A006C"/>
    <w:rsid w:val="009A04AC"/>
    <w:rsid w:val="009A3478"/>
    <w:rsid w:val="009A6162"/>
    <w:rsid w:val="009A6EF7"/>
    <w:rsid w:val="009B03E8"/>
    <w:rsid w:val="009B04EE"/>
    <w:rsid w:val="009B11B4"/>
    <w:rsid w:val="009B2817"/>
    <w:rsid w:val="009B50ED"/>
    <w:rsid w:val="009C0120"/>
    <w:rsid w:val="009C2A1B"/>
    <w:rsid w:val="009C40E4"/>
    <w:rsid w:val="009D018B"/>
    <w:rsid w:val="009D1E18"/>
    <w:rsid w:val="009D2B75"/>
    <w:rsid w:val="009D3AB4"/>
    <w:rsid w:val="009D464C"/>
    <w:rsid w:val="009D5626"/>
    <w:rsid w:val="009D7ECE"/>
    <w:rsid w:val="009E02DC"/>
    <w:rsid w:val="009E2954"/>
    <w:rsid w:val="009E606F"/>
    <w:rsid w:val="009E70D9"/>
    <w:rsid w:val="009E71A8"/>
    <w:rsid w:val="009F12EB"/>
    <w:rsid w:val="009F1FA2"/>
    <w:rsid w:val="00A0307B"/>
    <w:rsid w:val="00A03B34"/>
    <w:rsid w:val="00A03BA9"/>
    <w:rsid w:val="00A058DF"/>
    <w:rsid w:val="00A1267E"/>
    <w:rsid w:val="00A169EE"/>
    <w:rsid w:val="00A174EA"/>
    <w:rsid w:val="00A20D84"/>
    <w:rsid w:val="00A212E6"/>
    <w:rsid w:val="00A2444F"/>
    <w:rsid w:val="00A2496C"/>
    <w:rsid w:val="00A25550"/>
    <w:rsid w:val="00A2574A"/>
    <w:rsid w:val="00A317EC"/>
    <w:rsid w:val="00A3187C"/>
    <w:rsid w:val="00A33CB6"/>
    <w:rsid w:val="00A36E47"/>
    <w:rsid w:val="00A40000"/>
    <w:rsid w:val="00A41979"/>
    <w:rsid w:val="00A41FF3"/>
    <w:rsid w:val="00A44ACE"/>
    <w:rsid w:val="00A45D5B"/>
    <w:rsid w:val="00A507DB"/>
    <w:rsid w:val="00A52C6C"/>
    <w:rsid w:val="00A5488A"/>
    <w:rsid w:val="00A549F9"/>
    <w:rsid w:val="00A56695"/>
    <w:rsid w:val="00A57328"/>
    <w:rsid w:val="00A60CC4"/>
    <w:rsid w:val="00A60D5F"/>
    <w:rsid w:val="00A6144F"/>
    <w:rsid w:val="00A61B82"/>
    <w:rsid w:val="00A630CC"/>
    <w:rsid w:val="00A645C4"/>
    <w:rsid w:val="00A656C5"/>
    <w:rsid w:val="00A71BD0"/>
    <w:rsid w:val="00A72924"/>
    <w:rsid w:val="00A72CB2"/>
    <w:rsid w:val="00A739B7"/>
    <w:rsid w:val="00A75EA2"/>
    <w:rsid w:val="00A76831"/>
    <w:rsid w:val="00A76A5E"/>
    <w:rsid w:val="00A775CC"/>
    <w:rsid w:val="00A777F9"/>
    <w:rsid w:val="00A821A5"/>
    <w:rsid w:val="00A84C92"/>
    <w:rsid w:val="00A870AF"/>
    <w:rsid w:val="00A91B14"/>
    <w:rsid w:val="00A9609B"/>
    <w:rsid w:val="00A96CD2"/>
    <w:rsid w:val="00A96D91"/>
    <w:rsid w:val="00AA2F2A"/>
    <w:rsid w:val="00AA3520"/>
    <w:rsid w:val="00AA4656"/>
    <w:rsid w:val="00AA4F7D"/>
    <w:rsid w:val="00AA5402"/>
    <w:rsid w:val="00AA731B"/>
    <w:rsid w:val="00AA7B6F"/>
    <w:rsid w:val="00AA7C56"/>
    <w:rsid w:val="00AB29B9"/>
    <w:rsid w:val="00AB738C"/>
    <w:rsid w:val="00AB76DD"/>
    <w:rsid w:val="00AC09A3"/>
    <w:rsid w:val="00AC0A10"/>
    <w:rsid w:val="00AC42AD"/>
    <w:rsid w:val="00AC5809"/>
    <w:rsid w:val="00AC5A25"/>
    <w:rsid w:val="00AC5F1E"/>
    <w:rsid w:val="00AC6A3C"/>
    <w:rsid w:val="00AD29E1"/>
    <w:rsid w:val="00AD3906"/>
    <w:rsid w:val="00AD431C"/>
    <w:rsid w:val="00AD549A"/>
    <w:rsid w:val="00AD6303"/>
    <w:rsid w:val="00AE081F"/>
    <w:rsid w:val="00AE2617"/>
    <w:rsid w:val="00AE4AEE"/>
    <w:rsid w:val="00AE4B1C"/>
    <w:rsid w:val="00AE5FD0"/>
    <w:rsid w:val="00AE7386"/>
    <w:rsid w:val="00AE7E73"/>
    <w:rsid w:val="00AF17F0"/>
    <w:rsid w:val="00AF3479"/>
    <w:rsid w:val="00AF7424"/>
    <w:rsid w:val="00B0004D"/>
    <w:rsid w:val="00B02BE1"/>
    <w:rsid w:val="00B02F6F"/>
    <w:rsid w:val="00B0391C"/>
    <w:rsid w:val="00B06212"/>
    <w:rsid w:val="00B100EC"/>
    <w:rsid w:val="00B136BC"/>
    <w:rsid w:val="00B148C8"/>
    <w:rsid w:val="00B17548"/>
    <w:rsid w:val="00B1791F"/>
    <w:rsid w:val="00B21138"/>
    <w:rsid w:val="00B24853"/>
    <w:rsid w:val="00B26469"/>
    <w:rsid w:val="00B30618"/>
    <w:rsid w:val="00B34F1B"/>
    <w:rsid w:val="00B36C81"/>
    <w:rsid w:val="00B3790D"/>
    <w:rsid w:val="00B411FF"/>
    <w:rsid w:val="00B42D4F"/>
    <w:rsid w:val="00B43EB9"/>
    <w:rsid w:val="00B44C69"/>
    <w:rsid w:val="00B45382"/>
    <w:rsid w:val="00B4601F"/>
    <w:rsid w:val="00B47248"/>
    <w:rsid w:val="00B513FD"/>
    <w:rsid w:val="00B51941"/>
    <w:rsid w:val="00B53C31"/>
    <w:rsid w:val="00B53D1B"/>
    <w:rsid w:val="00B63C31"/>
    <w:rsid w:val="00B7011E"/>
    <w:rsid w:val="00B7131B"/>
    <w:rsid w:val="00B71CD7"/>
    <w:rsid w:val="00B7221F"/>
    <w:rsid w:val="00B73A85"/>
    <w:rsid w:val="00B806F1"/>
    <w:rsid w:val="00B84AA3"/>
    <w:rsid w:val="00B86E41"/>
    <w:rsid w:val="00BA1797"/>
    <w:rsid w:val="00BA1F51"/>
    <w:rsid w:val="00BA3B40"/>
    <w:rsid w:val="00BA59E0"/>
    <w:rsid w:val="00BA7713"/>
    <w:rsid w:val="00BB5414"/>
    <w:rsid w:val="00BC0577"/>
    <w:rsid w:val="00BC3506"/>
    <w:rsid w:val="00BC3810"/>
    <w:rsid w:val="00BC3D95"/>
    <w:rsid w:val="00BC6347"/>
    <w:rsid w:val="00BD5A52"/>
    <w:rsid w:val="00BD76D3"/>
    <w:rsid w:val="00BD7CA4"/>
    <w:rsid w:val="00BE0CC1"/>
    <w:rsid w:val="00BE466E"/>
    <w:rsid w:val="00BE7A35"/>
    <w:rsid w:val="00BF006B"/>
    <w:rsid w:val="00BF372D"/>
    <w:rsid w:val="00BF75BF"/>
    <w:rsid w:val="00C01763"/>
    <w:rsid w:val="00C0393F"/>
    <w:rsid w:val="00C03CC9"/>
    <w:rsid w:val="00C061D0"/>
    <w:rsid w:val="00C06B06"/>
    <w:rsid w:val="00C10555"/>
    <w:rsid w:val="00C141B0"/>
    <w:rsid w:val="00C16017"/>
    <w:rsid w:val="00C16A41"/>
    <w:rsid w:val="00C17C63"/>
    <w:rsid w:val="00C22A41"/>
    <w:rsid w:val="00C2376C"/>
    <w:rsid w:val="00C23A63"/>
    <w:rsid w:val="00C2426F"/>
    <w:rsid w:val="00C261EF"/>
    <w:rsid w:val="00C274E7"/>
    <w:rsid w:val="00C31074"/>
    <w:rsid w:val="00C31A91"/>
    <w:rsid w:val="00C40842"/>
    <w:rsid w:val="00C439BA"/>
    <w:rsid w:val="00C44A81"/>
    <w:rsid w:val="00C461D5"/>
    <w:rsid w:val="00C4659E"/>
    <w:rsid w:val="00C469B7"/>
    <w:rsid w:val="00C469F8"/>
    <w:rsid w:val="00C53606"/>
    <w:rsid w:val="00C53B39"/>
    <w:rsid w:val="00C56B8E"/>
    <w:rsid w:val="00C60888"/>
    <w:rsid w:val="00C628BC"/>
    <w:rsid w:val="00C6351C"/>
    <w:rsid w:val="00C64BC3"/>
    <w:rsid w:val="00C66123"/>
    <w:rsid w:val="00C668DA"/>
    <w:rsid w:val="00C676AD"/>
    <w:rsid w:val="00C7015F"/>
    <w:rsid w:val="00C712F6"/>
    <w:rsid w:val="00C72850"/>
    <w:rsid w:val="00C75463"/>
    <w:rsid w:val="00C7607A"/>
    <w:rsid w:val="00C76CAA"/>
    <w:rsid w:val="00C77457"/>
    <w:rsid w:val="00C8192F"/>
    <w:rsid w:val="00C834A1"/>
    <w:rsid w:val="00C84425"/>
    <w:rsid w:val="00C84818"/>
    <w:rsid w:val="00C8702C"/>
    <w:rsid w:val="00C87207"/>
    <w:rsid w:val="00C8785A"/>
    <w:rsid w:val="00C87C09"/>
    <w:rsid w:val="00C87DF4"/>
    <w:rsid w:val="00C91EB0"/>
    <w:rsid w:val="00C9236B"/>
    <w:rsid w:val="00C928A1"/>
    <w:rsid w:val="00C94CBE"/>
    <w:rsid w:val="00CA0682"/>
    <w:rsid w:val="00CA1AE7"/>
    <w:rsid w:val="00CA1E7A"/>
    <w:rsid w:val="00CA24FF"/>
    <w:rsid w:val="00CA3737"/>
    <w:rsid w:val="00CA467A"/>
    <w:rsid w:val="00CA5BA7"/>
    <w:rsid w:val="00CA5C81"/>
    <w:rsid w:val="00CA6E41"/>
    <w:rsid w:val="00CB2328"/>
    <w:rsid w:val="00CB3B9B"/>
    <w:rsid w:val="00CB4481"/>
    <w:rsid w:val="00CB5092"/>
    <w:rsid w:val="00CB66E8"/>
    <w:rsid w:val="00CB7493"/>
    <w:rsid w:val="00CC58D0"/>
    <w:rsid w:val="00CC5C0F"/>
    <w:rsid w:val="00CD05BE"/>
    <w:rsid w:val="00CD3889"/>
    <w:rsid w:val="00CD5212"/>
    <w:rsid w:val="00CD67EA"/>
    <w:rsid w:val="00CD73A9"/>
    <w:rsid w:val="00CE2349"/>
    <w:rsid w:val="00CF5D12"/>
    <w:rsid w:val="00CF6269"/>
    <w:rsid w:val="00CF63EB"/>
    <w:rsid w:val="00CF73C5"/>
    <w:rsid w:val="00CF7E2B"/>
    <w:rsid w:val="00D005DD"/>
    <w:rsid w:val="00D00630"/>
    <w:rsid w:val="00D02049"/>
    <w:rsid w:val="00D02D4C"/>
    <w:rsid w:val="00D1229C"/>
    <w:rsid w:val="00D129B4"/>
    <w:rsid w:val="00D13A98"/>
    <w:rsid w:val="00D15521"/>
    <w:rsid w:val="00D17A54"/>
    <w:rsid w:val="00D2160F"/>
    <w:rsid w:val="00D21780"/>
    <w:rsid w:val="00D26510"/>
    <w:rsid w:val="00D269E9"/>
    <w:rsid w:val="00D338FE"/>
    <w:rsid w:val="00D34726"/>
    <w:rsid w:val="00D4003C"/>
    <w:rsid w:val="00D408D1"/>
    <w:rsid w:val="00D418BB"/>
    <w:rsid w:val="00D42E5B"/>
    <w:rsid w:val="00D46574"/>
    <w:rsid w:val="00D474ED"/>
    <w:rsid w:val="00D51613"/>
    <w:rsid w:val="00D51CB0"/>
    <w:rsid w:val="00D52D04"/>
    <w:rsid w:val="00D53066"/>
    <w:rsid w:val="00D5315C"/>
    <w:rsid w:val="00D5567C"/>
    <w:rsid w:val="00D56BE1"/>
    <w:rsid w:val="00D57FCE"/>
    <w:rsid w:val="00D74A76"/>
    <w:rsid w:val="00D74B60"/>
    <w:rsid w:val="00D81778"/>
    <w:rsid w:val="00D8330E"/>
    <w:rsid w:val="00D83983"/>
    <w:rsid w:val="00D85335"/>
    <w:rsid w:val="00D87BDD"/>
    <w:rsid w:val="00D97DCF"/>
    <w:rsid w:val="00DA173F"/>
    <w:rsid w:val="00DA1AE8"/>
    <w:rsid w:val="00DA1D9A"/>
    <w:rsid w:val="00DA7EC8"/>
    <w:rsid w:val="00DB0240"/>
    <w:rsid w:val="00DB0609"/>
    <w:rsid w:val="00DB27BB"/>
    <w:rsid w:val="00DB2BC6"/>
    <w:rsid w:val="00DB3D5D"/>
    <w:rsid w:val="00DB48DB"/>
    <w:rsid w:val="00DB4D88"/>
    <w:rsid w:val="00DB5B9B"/>
    <w:rsid w:val="00DB7605"/>
    <w:rsid w:val="00DB7D03"/>
    <w:rsid w:val="00DB7DE7"/>
    <w:rsid w:val="00DC0818"/>
    <w:rsid w:val="00DC4DD5"/>
    <w:rsid w:val="00DC74E0"/>
    <w:rsid w:val="00DC75E4"/>
    <w:rsid w:val="00DC78D5"/>
    <w:rsid w:val="00DC7AAB"/>
    <w:rsid w:val="00DD02B1"/>
    <w:rsid w:val="00DD2FE9"/>
    <w:rsid w:val="00DD3DAC"/>
    <w:rsid w:val="00DD4309"/>
    <w:rsid w:val="00DD4716"/>
    <w:rsid w:val="00DD4893"/>
    <w:rsid w:val="00DE3AB5"/>
    <w:rsid w:val="00DE4DA4"/>
    <w:rsid w:val="00DE6888"/>
    <w:rsid w:val="00DF005B"/>
    <w:rsid w:val="00DF06DE"/>
    <w:rsid w:val="00DF1CE4"/>
    <w:rsid w:val="00DF2DED"/>
    <w:rsid w:val="00DF3588"/>
    <w:rsid w:val="00DF51CC"/>
    <w:rsid w:val="00E007DC"/>
    <w:rsid w:val="00E0367A"/>
    <w:rsid w:val="00E055BC"/>
    <w:rsid w:val="00E05C36"/>
    <w:rsid w:val="00E20E33"/>
    <w:rsid w:val="00E2370D"/>
    <w:rsid w:val="00E25E66"/>
    <w:rsid w:val="00E26844"/>
    <w:rsid w:val="00E307E1"/>
    <w:rsid w:val="00E336E6"/>
    <w:rsid w:val="00E33A95"/>
    <w:rsid w:val="00E34804"/>
    <w:rsid w:val="00E3480F"/>
    <w:rsid w:val="00E34BCD"/>
    <w:rsid w:val="00E376DF"/>
    <w:rsid w:val="00E422AD"/>
    <w:rsid w:val="00E4395B"/>
    <w:rsid w:val="00E45C45"/>
    <w:rsid w:val="00E470F1"/>
    <w:rsid w:val="00E4750F"/>
    <w:rsid w:val="00E51479"/>
    <w:rsid w:val="00E53336"/>
    <w:rsid w:val="00E55719"/>
    <w:rsid w:val="00E60E52"/>
    <w:rsid w:val="00E625BA"/>
    <w:rsid w:val="00E62920"/>
    <w:rsid w:val="00E63E0F"/>
    <w:rsid w:val="00E6553F"/>
    <w:rsid w:val="00E727CA"/>
    <w:rsid w:val="00E73E50"/>
    <w:rsid w:val="00E75C4B"/>
    <w:rsid w:val="00E75EA4"/>
    <w:rsid w:val="00E859FC"/>
    <w:rsid w:val="00E85FF7"/>
    <w:rsid w:val="00E936AB"/>
    <w:rsid w:val="00E94951"/>
    <w:rsid w:val="00EA045B"/>
    <w:rsid w:val="00EA129D"/>
    <w:rsid w:val="00EA228F"/>
    <w:rsid w:val="00EA26F4"/>
    <w:rsid w:val="00EA33EE"/>
    <w:rsid w:val="00EA6427"/>
    <w:rsid w:val="00EB07D2"/>
    <w:rsid w:val="00EB21D0"/>
    <w:rsid w:val="00EB3AC1"/>
    <w:rsid w:val="00EB3D47"/>
    <w:rsid w:val="00EB3DB4"/>
    <w:rsid w:val="00EB4AB9"/>
    <w:rsid w:val="00EB6F88"/>
    <w:rsid w:val="00EC20F0"/>
    <w:rsid w:val="00EC2D43"/>
    <w:rsid w:val="00EC42F4"/>
    <w:rsid w:val="00EC51AA"/>
    <w:rsid w:val="00EC653C"/>
    <w:rsid w:val="00EC6BD7"/>
    <w:rsid w:val="00EC727F"/>
    <w:rsid w:val="00EC762C"/>
    <w:rsid w:val="00ED0D4F"/>
    <w:rsid w:val="00ED37FD"/>
    <w:rsid w:val="00ED4714"/>
    <w:rsid w:val="00ED4DC0"/>
    <w:rsid w:val="00ED5C40"/>
    <w:rsid w:val="00ED6144"/>
    <w:rsid w:val="00ED7A85"/>
    <w:rsid w:val="00EE1D40"/>
    <w:rsid w:val="00EE2612"/>
    <w:rsid w:val="00EE2B61"/>
    <w:rsid w:val="00EE3155"/>
    <w:rsid w:val="00EE3218"/>
    <w:rsid w:val="00EE59F9"/>
    <w:rsid w:val="00EF2787"/>
    <w:rsid w:val="00EF33D1"/>
    <w:rsid w:val="00F02926"/>
    <w:rsid w:val="00F04077"/>
    <w:rsid w:val="00F056B2"/>
    <w:rsid w:val="00F07C34"/>
    <w:rsid w:val="00F10200"/>
    <w:rsid w:val="00F12FA1"/>
    <w:rsid w:val="00F136EB"/>
    <w:rsid w:val="00F141EC"/>
    <w:rsid w:val="00F15FF8"/>
    <w:rsid w:val="00F215ED"/>
    <w:rsid w:val="00F21B46"/>
    <w:rsid w:val="00F23D48"/>
    <w:rsid w:val="00F245F4"/>
    <w:rsid w:val="00F25CDE"/>
    <w:rsid w:val="00F25E4B"/>
    <w:rsid w:val="00F31856"/>
    <w:rsid w:val="00F326BA"/>
    <w:rsid w:val="00F330F5"/>
    <w:rsid w:val="00F35E12"/>
    <w:rsid w:val="00F3673E"/>
    <w:rsid w:val="00F36C63"/>
    <w:rsid w:val="00F403C3"/>
    <w:rsid w:val="00F40B81"/>
    <w:rsid w:val="00F40F47"/>
    <w:rsid w:val="00F42CE0"/>
    <w:rsid w:val="00F436F2"/>
    <w:rsid w:val="00F43723"/>
    <w:rsid w:val="00F45630"/>
    <w:rsid w:val="00F46A71"/>
    <w:rsid w:val="00F47F47"/>
    <w:rsid w:val="00F52F42"/>
    <w:rsid w:val="00F570CF"/>
    <w:rsid w:val="00F62987"/>
    <w:rsid w:val="00F6342C"/>
    <w:rsid w:val="00F6366B"/>
    <w:rsid w:val="00F65D4F"/>
    <w:rsid w:val="00F67335"/>
    <w:rsid w:val="00F70067"/>
    <w:rsid w:val="00F7074B"/>
    <w:rsid w:val="00F722FF"/>
    <w:rsid w:val="00F72C82"/>
    <w:rsid w:val="00F7340E"/>
    <w:rsid w:val="00F83214"/>
    <w:rsid w:val="00F83C54"/>
    <w:rsid w:val="00F92396"/>
    <w:rsid w:val="00F97085"/>
    <w:rsid w:val="00FA2BB4"/>
    <w:rsid w:val="00FA2C45"/>
    <w:rsid w:val="00FA5B59"/>
    <w:rsid w:val="00FA6D2A"/>
    <w:rsid w:val="00FB1EDC"/>
    <w:rsid w:val="00FB2FC8"/>
    <w:rsid w:val="00FB5F02"/>
    <w:rsid w:val="00FB6CA1"/>
    <w:rsid w:val="00FB6EC2"/>
    <w:rsid w:val="00FC0464"/>
    <w:rsid w:val="00FC114B"/>
    <w:rsid w:val="00FD1E70"/>
    <w:rsid w:val="00FD2FB6"/>
    <w:rsid w:val="00FE0373"/>
    <w:rsid w:val="00FE0E68"/>
    <w:rsid w:val="00FE0EA9"/>
    <w:rsid w:val="00FE2121"/>
    <w:rsid w:val="00FE2E0F"/>
    <w:rsid w:val="00FE2E8B"/>
    <w:rsid w:val="00FE577E"/>
    <w:rsid w:val="00FF491F"/>
    <w:rsid w:val="00FF5C1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3B11D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F74"/>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45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515"/>
    <w:rPr>
      <w:rFonts w:ascii="Lucida Grande" w:hAnsi="Lucida Grande" w:cs="Lucida Grande"/>
      <w:sz w:val="18"/>
      <w:szCs w:val="18"/>
    </w:rPr>
  </w:style>
  <w:style w:type="paragraph" w:styleId="ListParagraph">
    <w:name w:val="List Paragraph"/>
    <w:basedOn w:val="Normal"/>
    <w:uiPriority w:val="34"/>
    <w:qFormat/>
    <w:rsid w:val="00863035"/>
    <w:pPr>
      <w:ind w:left="720"/>
      <w:contextualSpacing/>
    </w:pPr>
  </w:style>
  <w:style w:type="character" w:styleId="CommentReference">
    <w:name w:val="annotation reference"/>
    <w:basedOn w:val="DefaultParagraphFont"/>
    <w:uiPriority w:val="99"/>
    <w:semiHidden/>
    <w:unhideWhenUsed/>
    <w:rsid w:val="006345C2"/>
    <w:rPr>
      <w:sz w:val="18"/>
      <w:szCs w:val="18"/>
    </w:rPr>
  </w:style>
  <w:style w:type="paragraph" w:styleId="CommentText">
    <w:name w:val="annotation text"/>
    <w:basedOn w:val="Normal"/>
    <w:link w:val="CommentTextChar"/>
    <w:uiPriority w:val="99"/>
    <w:semiHidden/>
    <w:unhideWhenUsed/>
    <w:rsid w:val="006345C2"/>
  </w:style>
  <w:style w:type="character" w:customStyle="1" w:styleId="CommentTextChar">
    <w:name w:val="Comment Text Char"/>
    <w:basedOn w:val="DefaultParagraphFont"/>
    <w:link w:val="CommentText"/>
    <w:uiPriority w:val="99"/>
    <w:semiHidden/>
    <w:rsid w:val="006345C2"/>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6345C2"/>
    <w:rPr>
      <w:b/>
      <w:bCs/>
      <w:sz w:val="20"/>
      <w:szCs w:val="20"/>
    </w:rPr>
  </w:style>
  <w:style w:type="character" w:customStyle="1" w:styleId="CommentSubjectChar">
    <w:name w:val="Comment Subject Char"/>
    <w:basedOn w:val="CommentTextChar"/>
    <w:link w:val="CommentSubject"/>
    <w:uiPriority w:val="99"/>
    <w:semiHidden/>
    <w:rsid w:val="006345C2"/>
    <w:rPr>
      <w:rFonts w:ascii="Times New Roman" w:hAnsi="Times New Roman"/>
      <w:b/>
      <w:bCs/>
      <w:sz w:val="24"/>
      <w:szCs w:val="24"/>
    </w:rPr>
  </w:style>
  <w:style w:type="character" w:styleId="Hyperlink">
    <w:name w:val="Hyperlink"/>
    <w:basedOn w:val="DefaultParagraphFont"/>
    <w:uiPriority w:val="99"/>
    <w:unhideWhenUsed/>
    <w:rsid w:val="007B4B74"/>
    <w:rPr>
      <w:color w:val="0000FF" w:themeColor="hyperlink"/>
      <w:u w:val="single"/>
    </w:rPr>
  </w:style>
  <w:style w:type="paragraph" w:styleId="Footer">
    <w:name w:val="footer"/>
    <w:basedOn w:val="Normal"/>
    <w:link w:val="FooterChar"/>
    <w:uiPriority w:val="99"/>
    <w:unhideWhenUsed/>
    <w:rsid w:val="00475CAB"/>
    <w:pPr>
      <w:tabs>
        <w:tab w:val="center" w:pos="4320"/>
        <w:tab w:val="right" w:pos="8640"/>
      </w:tabs>
    </w:pPr>
  </w:style>
  <w:style w:type="character" w:customStyle="1" w:styleId="FooterChar">
    <w:name w:val="Footer Char"/>
    <w:basedOn w:val="DefaultParagraphFont"/>
    <w:link w:val="Footer"/>
    <w:uiPriority w:val="99"/>
    <w:rsid w:val="00475CAB"/>
    <w:rPr>
      <w:rFonts w:ascii="Times New Roman" w:hAnsi="Times New Roman"/>
      <w:sz w:val="24"/>
      <w:szCs w:val="24"/>
    </w:rPr>
  </w:style>
  <w:style w:type="character" w:styleId="PageNumber">
    <w:name w:val="page number"/>
    <w:basedOn w:val="DefaultParagraphFont"/>
    <w:uiPriority w:val="99"/>
    <w:semiHidden/>
    <w:unhideWhenUsed/>
    <w:rsid w:val="00475CAB"/>
  </w:style>
  <w:style w:type="character" w:styleId="PlaceholderText">
    <w:name w:val="Placeholder Text"/>
    <w:basedOn w:val="DefaultParagraphFont"/>
    <w:uiPriority w:val="99"/>
    <w:semiHidden/>
    <w:rsid w:val="00EA045B"/>
    <w:rPr>
      <w:color w:val="808080"/>
    </w:rPr>
  </w:style>
  <w:style w:type="paragraph" w:styleId="Revision">
    <w:name w:val="Revision"/>
    <w:hidden/>
    <w:uiPriority w:val="99"/>
    <w:semiHidden/>
    <w:rsid w:val="00763DA6"/>
    <w:rPr>
      <w:rFonts w:ascii="Times New Roman" w:hAnsi="Times New Roman"/>
      <w:sz w:val="24"/>
      <w:szCs w:val="24"/>
    </w:rPr>
  </w:style>
  <w:style w:type="paragraph" w:customStyle="1" w:styleId="BCAuthorAddress">
    <w:name w:val="BC_Author_Address"/>
    <w:basedOn w:val="Normal"/>
    <w:next w:val="Normal"/>
    <w:rsid w:val="00EB4AB9"/>
    <w:pPr>
      <w:spacing w:after="240" w:line="480" w:lineRule="auto"/>
      <w:jc w:val="center"/>
    </w:pPr>
    <w:rPr>
      <w:rFonts w:ascii="Times" w:eastAsia="Times New Roman" w:hAnsi="Times" w:cs="Times New Roman"/>
      <w:szCs w:val="20"/>
      <w:lang w:eastAsia="en-US"/>
    </w:rPr>
  </w:style>
  <w:style w:type="paragraph" w:customStyle="1" w:styleId="Default">
    <w:name w:val="Default"/>
    <w:rsid w:val="00EB4AB9"/>
    <w:pPr>
      <w:widowControl w:val="0"/>
      <w:autoSpaceDE w:val="0"/>
      <w:autoSpaceDN w:val="0"/>
      <w:adjustRightInd w:val="0"/>
    </w:pPr>
    <w:rPr>
      <w:rFonts w:ascii="Times New Roman" w:hAnsi="Times New Roman" w:cs="Times New Roman"/>
      <w:color w:val="000000"/>
      <w:sz w:val="24"/>
      <w:szCs w:val="24"/>
    </w:rPr>
  </w:style>
  <w:style w:type="character" w:customStyle="1" w:styleId="edtsmalltext">
    <w:name w:val="edt_small_text"/>
    <w:rsid w:val="004469B0"/>
  </w:style>
  <w:style w:type="paragraph" w:styleId="Header">
    <w:name w:val="header"/>
    <w:basedOn w:val="Normal"/>
    <w:link w:val="HeaderChar"/>
    <w:uiPriority w:val="99"/>
    <w:unhideWhenUsed/>
    <w:rsid w:val="004469B0"/>
    <w:pPr>
      <w:tabs>
        <w:tab w:val="center" w:pos="4320"/>
        <w:tab w:val="right" w:pos="8640"/>
      </w:tabs>
    </w:pPr>
  </w:style>
  <w:style w:type="character" w:customStyle="1" w:styleId="HeaderChar">
    <w:name w:val="Header Char"/>
    <w:basedOn w:val="DefaultParagraphFont"/>
    <w:link w:val="Header"/>
    <w:uiPriority w:val="99"/>
    <w:rsid w:val="004469B0"/>
    <w:rPr>
      <w:rFonts w:ascii="Times New Roman" w:hAnsi="Times New Roman"/>
      <w:sz w:val="24"/>
      <w:szCs w:val="24"/>
    </w:rPr>
  </w:style>
  <w:style w:type="character" w:styleId="LineNumber">
    <w:name w:val="line number"/>
    <w:basedOn w:val="DefaultParagraphFont"/>
    <w:uiPriority w:val="99"/>
    <w:semiHidden/>
    <w:unhideWhenUsed/>
    <w:rsid w:val="00C1601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5F74"/>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45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515"/>
    <w:rPr>
      <w:rFonts w:ascii="Lucida Grande" w:hAnsi="Lucida Grande" w:cs="Lucida Grande"/>
      <w:sz w:val="18"/>
      <w:szCs w:val="18"/>
    </w:rPr>
  </w:style>
  <w:style w:type="paragraph" w:styleId="ListParagraph">
    <w:name w:val="List Paragraph"/>
    <w:basedOn w:val="Normal"/>
    <w:uiPriority w:val="34"/>
    <w:qFormat/>
    <w:rsid w:val="00863035"/>
    <w:pPr>
      <w:ind w:left="720"/>
      <w:contextualSpacing/>
    </w:pPr>
  </w:style>
  <w:style w:type="character" w:styleId="CommentReference">
    <w:name w:val="annotation reference"/>
    <w:basedOn w:val="DefaultParagraphFont"/>
    <w:uiPriority w:val="99"/>
    <w:semiHidden/>
    <w:unhideWhenUsed/>
    <w:rsid w:val="006345C2"/>
    <w:rPr>
      <w:sz w:val="18"/>
      <w:szCs w:val="18"/>
    </w:rPr>
  </w:style>
  <w:style w:type="paragraph" w:styleId="CommentText">
    <w:name w:val="annotation text"/>
    <w:basedOn w:val="Normal"/>
    <w:link w:val="CommentTextChar"/>
    <w:uiPriority w:val="99"/>
    <w:semiHidden/>
    <w:unhideWhenUsed/>
    <w:rsid w:val="006345C2"/>
  </w:style>
  <w:style w:type="character" w:customStyle="1" w:styleId="CommentTextChar">
    <w:name w:val="Comment Text Char"/>
    <w:basedOn w:val="DefaultParagraphFont"/>
    <w:link w:val="CommentText"/>
    <w:uiPriority w:val="99"/>
    <w:semiHidden/>
    <w:rsid w:val="006345C2"/>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6345C2"/>
    <w:rPr>
      <w:b/>
      <w:bCs/>
      <w:sz w:val="20"/>
      <w:szCs w:val="20"/>
    </w:rPr>
  </w:style>
  <w:style w:type="character" w:customStyle="1" w:styleId="CommentSubjectChar">
    <w:name w:val="Comment Subject Char"/>
    <w:basedOn w:val="CommentTextChar"/>
    <w:link w:val="CommentSubject"/>
    <w:uiPriority w:val="99"/>
    <w:semiHidden/>
    <w:rsid w:val="006345C2"/>
    <w:rPr>
      <w:rFonts w:ascii="Times New Roman" w:hAnsi="Times New Roman"/>
      <w:b/>
      <w:bCs/>
      <w:sz w:val="24"/>
      <w:szCs w:val="24"/>
    </w:rPr>
  </w:style>
  <w:style w:type="character" w:styleId="Hyperlink">
    <w:name w:val="Hyperlink"/>
    <w:basedOn w:val="DefaultParagraphFont"/>
    <w:uiPriority w:val="99"/>
    <w:unhideWhenUsed/>
    <w:rsid w:val="007B4B74"/>
    <w:rPr>
      <w:color w:val="0000FF" w:themeColor="hyperlink"/>
      <w:u w:val="single"/>
    </w:rPr>
  </w:style>
  <w:style w:type="paragraph" w:styleId="Footer">
    <w:name w:val="footer"/>
    <w:basedOn w:val="Normal"/>
    <w:link w:val="FooterChar"/>
    <w:uiPriority w:val="99"/>
    <w:unhideWhenUsed/>
    <w:rsid w:val="00475CAB"/>
    <w:pPr>
      <w:tabs>
        <w:tab w:val="center" w:pos="4320"/>
        <w:tab w:val="right" w:pos="8640"/>
      </w:tabs>
    </w:pPr>
  </w:style>
  <w:style w:type="character" w:customStyle="1" w:styleId="FooterChar">
    <w:name w:val="Footer Char"/>
    <w:basedOn w:val="DefaultParagraphFont"/>
    <w:link w:val="Footer"/>
    <w:uiPriority w:val="99"/>
    <w:rsid w:val="00475CAB"/>
    <w:rPr>
      <w:rFonts w:ascii="Times New Roman" w:hAnsi="Times New Roman"/>
      <w:sz w:val="24"/>
      <w:szCs w:val="24"/>
    </w:rPr>
  </w:style>
  <w:style w:type="character" w:styleId="PageNumber">
    <w:name w:val="page number"/>
    <w:basedOn w:val="DefaultParagraphFont"/>
    <w:uiPriority w:val="99"/>
    <w:semiHidden/>
    <w:unhideWhenUsed/>
    <w:rsid w:val="00475CAB"/>
  </w:style>
  <w:style w:type="character" w:styleId="PlaceholderText">
    <w:name w:val="Placeholder Text"/>
    <w:basedOn w:val="DefaultParagraphFont"/>
    <w:uiPriority w:val="99"/>
    <w:semiHidden/>
    <w:rsid w:val="00EA045B"/>
    <w:rPr>
      <w:color w:val="808080"/>
    </w:rPr>
  </w:style>
  <w:style w:type="paragraph" w:styleId="Revision">
    <w:name w:val="Revision"/>
    <w:hidden/>
    <w:uiPriority w:val="99"/>
    <w:semiHidden/>
    <w:rsid w:val="00763DA6"/>
    <w:rPr>
      <w:rFonts w:ascii="Times New Roman" w:hAnsi="Times New Roman"/>
      <w:sz w:val="24"/>
      <w:szCs w:val="24"/>
    </w:rPr>
  </w:style>
  <w:style w:type="paragraph" w:customStyle="1" w:styleId="BCAuthorAddress">
    <w:name w:val="BC_Author_Address"/>
    <w:basedOn w:val="Normal"/>
    <w:next w:val="Normal"/>
    <w:rsid w:val="00EB4AB9"/>
    <w:pPr>
      <w:spacing w:after="240" w:line="480" w:lineRule="auto"/>
      <w:jc w:val="center"/>
    </w:pPr>
    <w:rPr>
      <w:rFonts w:ascii="Times" w:eastAsia="Times New Roman" w:hAnsi="Times" w:cs="Times New Roman"/>
      <w:szCs w:val="20"/>
      <w:lang w:eastAsia="en-US"/>
    </w:rPr>
  </w:style>
  <w:style w:type="paragraph" w:customStyle="1" w:styleId="Default">
    <w:name w:val="Default"/>
    <w:rsid w:val="00EB4AB9"/>
    <w:pPr>
      <w:widowControl w:val="0"/>
      <w:autoSpaceDE w:val="0"/>
      <w:autoSpaceDN w:val="0"/>
      <w:adjustRightInd w:val="0"/>
    </w:pPr>
    <w:rPr>
      <w:rFonts w:ascii="Times New Roman" w:hAnsi="Times New Roman" w:cs="Times New Roman"/>
      <w:color w:val="000000"/>
      <w:sz w:val="24"/>
      <w:szCs w:val="24"/>
    </w:rPr>
  </w:style>
  <w:style w:type="character" w:customStyle="1" w:styleId="edtsmalltext">
    <w:name w:val="edt_small_text"/>
    <w:rsid w:val="004469B0"/>
  </w:style>
  <w:style w:type="paragraph" w:styleId="Header">
    <w:name w:val="header"/>
    <w:basedOn w:val="Normal"/>
    <w:link w:val="HeaderChar"/>
    <w:uiPriority w:val="99"/>
    <w:unhideWhenUsed/>
    <w:rsid w:val="004469B0"/>
    <w:pPr>
      <w:tabs>
        <w:tab w:val="center" w:pos="4320"/>
        <w:tab w:val="right" w:pos="8640"/>
      </w:tabs>
    </w:pPr>
  </w:style>
  <w:style w:type="character" w:customStyle="1" w:styleId="HeaderChar">
    <w:name w:val="Header Char"/>
    <w:basedOn w:val="DefaultParagraphFont"/>
    <w:link w:val="Header"/>
    <w:uiPriority w:val="99"/>
    <w:rsid w:val="004469B0"/>
    <w:rPr>
      <w:rFonts w:ascii="Times New Roman" w:hAnsi="Times New Roman"/>
      <w:sz w:val="24"/>
      <w:szCs w:val="24"/>
    </w:rPr>
  </w:style>
  <w:style w:type="character" w:styleId="LineNumber">
    <w:name w:val="line number"/>
    <w:basedOn w:val="DefaultParagraphFont"/>
    <w:uiPriority w:val="99"/>
    <w:semiHidden/>
    <w:unhideWhenUsed/>
    <w:rsid w:val="00C160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hyperlink" Target="mailto:steven.s.brown@noaa.gov"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FCBB6-8098-4A41-8E53-A9C1128C5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10233</Words>
  <Characters>58333</Characters>
  <Application>Microsoft Macintosh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NOAA ESRL CSD</Company>
  <LinksUpToDate>false</LinksUpToDate>
  <CharactersWithSpaces>68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Brown</dc:creator>
  <cp:lastModifiedBy>Pete Edwards</cp:lastModifiedBy>
  <cp:revision>4</cp:revision>
  <cp:lastPrinted>2017-05-15T18:01:00Z</cp:lastPrinted>
  <dcterms:created xsi:type="dcterms:W3CDTF">2017-05-17T05:42:00Z</dcterms:created>
  <dcterms:modified xsi:type="dcterms:W3CDTF">2017-05-17T05:49:00Z</dcterms:modified>
</cp:coreProperties>
</file>